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5577D67" w14:textId="77777777" w:rsidR="0065604E" w:rsidRDefault="0065604E" w:rsidP="0065604E">
      <w:pPr>
        <w:pStyle w:val="Heading1"/>
      </w:pPr>
      <w:bookmarkStart w:id="0" w:name="X81ddf0ed5992843319441150e86fff6c30f703a"/>
      <w:r>
        <w:t>PhD Leeds Doctoral College University of Leeds</w:t>
      </w:r>
    </w:p>
    <w:p w14:paraId="08728767" w14:textId="77777777" w:rsidR="0065604E" w:rsidRDefault="0065604E" w:rsidP="0065604E">
      <w:pPr>
        <w:pStyle w:val="FirstParagraph"/>
      </w:pPr>
      <w:r>
        <w:t>By Heider Jeffer</w:t>
      </w:r>
    </w:p>
    <w:p w14:paraId="2CC1351F" w14:textId="77777777" w:rsidR="0065604E" w:rsidRDefault="0065604E" w:rsidP="0065604E">
      <w:pPr>
        <w:pStyle w:val="Title"/>
      </w:pPr>
      <w:bookmarkStart w:id="1" w:name="Xd55eb393866993bbf05d929220b85505e0c70d8"/>
      <w:bookmarkEnd w:id="0"/>
      <w:r>
        <w:t>Title: {The Impact of Digital Transformation on Performance and the Cultural Industry: Challenges and Opportunities}</w:t>
      </w:r>
    </w:p>
    <w:p w14:paraId="0B1FB166" w14:textId="77777777" w:rsidR="0065604E" w:rsidRDefault="0065604E" w:rsidP="0065604E">
      <w:pPr>
        <w:pStyle w:val="Heading2"/>
      </w:pPr>
      <w:bookmarkStart w:id="2" w:name="review-of-the-related-work"/>
      <w:r>
        <w:t>Review of the Related Work</w:t>
      </w:r>
    </w:p>
    <w:p w14:paraId="59E55884" w14:textId="77777777" w:rsidR="0065604E" w:rsidRDefault="0065604E" w:rsidP="0065604E">
      <w:pPr>
        <w:pStyle w:val="Heading3"/>
      </w:pPr>
      <w:bookmarkStart w:id="3" w:name="what-is-digital-transformation"/>
      <w:r>
        <w:t>What is Digital transformation?</w:t>
      </w:r>
    </w:p>
    <w:p w14:paraId="4E819E36" w14:textId="77777777" w:rsidR="0065604E" w:rsidRDefault="0065604E" w:rsidP="0065604E">
      <w:pPr>
        <w:pStyle w:val="FirstParagraph"/>
      </w:pPr>
      <w:r>
        <w:t xml:space="preserve">The cultural industry, also known as the creative industry, encompasses businesses and activities that produce, create, distribute, and commercialize creative content and cultural products  </w:t>
      </w:r>
      <w:r>
        <w:fldChar w:fldCharType="begin" w:fldLock="1"/>
      </w:r>
      <w:r>
        <w:instrText>ADDIN CSL_CITATION {"citationItems":[{"id":"ITEM-1","itemData":{"URL":"https://www.unesco.org/en/culture","accessed":{"date-parts":[["2024","6","19"]]},"id":"ITEM-1","issued":{"date-parts":[["0"]]},"title":"Culture | UNESCO","type":"webpage"},"uris":["http://www.mendeley.com/documents/?uuid=47f9e64d-0579-3f9b-9428-7926fb3291a8"]}],"mendeley":{"formattedCitation":"[1]","plainTextFormattedCitation":"[1]","previouslyFormattedCitation":"[1]"},"properties":{"noteIndex":0},"schema":"https://github.com/citation-style-language/schema/raw/master/csl-citation.json"}</w:instrText>
      </w:r>
      <w:r>
        <w:fldChar w:fldCharType="separate"/>
      </w:r>
      <w:r w:rsidRPr="0026616E">
        <w:rPr>
          <w:noProof/>
        </w:rPr>
        <w:t>[1]</w:t>
      </w:r>
      <w:r>
        <w:fldChar w:fldCharType="end"/>
      </w:r>
      <w:r>
        <w:t xml:space="preserve">  </w:t>
      </w:r>
      <w:r>
        <w:fldChar w:fldCharType="begin" w:fldLock="1"/>
      </w:r>
      <w:r>
        <w:instrText>ADDIN CSL_CITATION {"citationItems":[{"id":"ITEM-1","itemData":{"author":[{"dropping-particle":"","family":"Union","given":"Publications Office of the European","non-dropping-particle":"","parse-names":false,"suffix":""}],"id":"ITEM-1","issued":{"date-parts":[["2010","4","27"]]},"publisher":"Publications Office of the European Union","title":"CELEX1, Green Paper - Unlocking the potential of cultural and creative industries, /* COM/2010/0183 final */","type":"article-journal"},"uris":["http://www.mendeley.com/documents/?uuid=db571c87-5f42-3992-ad90-7c7cd2c4ca43"]}],"mendeley":{"formattedCitation":"[2]","plainTextFormattedCitation":"[2]","previouslyFormattedCitation":"[2]"},"properties":{"noteIndex":0},"schema":"https://github.com/citation-style-language/schema/raw/master/csl-citation.json"}</w:instrText>
      </w:r>
      <w:r>
        <w:fldChar w:fldCharType="separate"/>
      </w:r>
      <w:r w:rsidRPr="0026616E">
        <w:rPr>
          <w:noProof/>
        </w:rPr>
        <w:t>[2]</w:t>
      </w:r>
      <w:r>
        <w:fldChar w:fldCharType="end"/>
      </w:r>
      <w:r>
        <w:t xml:space="preserve"> </w:t>
      </w:r>
      <w:r>
        <w:fldChar w:fldCharType="begin" w:fldLock="1"/>
      </w:r>
      <w:r>
        <w:instrText>ADDIN CSL_CITATION {"citationItems":[{"id":"ITEM-1","itemData":{"DOI":"10.1080/10286630500067598","ISSN":"14772833","abstract":"This article analyses and contextualises a variety of relationships between the cultural industries and cultural policy. A principal aim is to examine policies explicitly formulated as cultural (or creative) industries policies. What lies behind such policies? How do they relate to other kinds of cultural policy, including those more oriented towards media, communications, arts and heritage? The first section asks how the cultural industries became such an important idea in cultural policy, when those industries had been largely invisible in traditional (arts</w:instrText>
      </w:r>
      <w:r>
        <w:rPr>
          <w:rFonts w:ascii="Cambria Math" w:hAnsi="Cambria Math" w:cs="Cambria Math"/>
        </w:rPr>
        <w:instrText>‐</w:instrText>
      </w:r>
      <w:r>
        <w:instrText xml:space="preserve"> and heritage</w:instrText>
      </w:r>
      <w:r>
        <w:rPr>
          <w:rFonts w:ascii="Cambria Math" w:hAnsi="Cambria Math" w:cs="Cambria Math"/>
        </w:rPr>
        <w:instrText>‐</w:instrText>
      </w:r>
      <w:r>
        <w:instrText>based) policy for many decades. What changed and what drove the major changes? In the second section, we look at a number of problems and conceptual tensions arising from the new importance of the cultural industries in contemporary public policy, including problems concerning definition and scope, and the accurate mapping of the sector, but also tensions surrounding the insertion of commercial and industrial culture into cultural policy regimes characterised by legacies of romanticism and idealism. We also look at problems surrounding the academic division of labour in this area of study. We conclude by summarising some of the main contemporary challenges facing cultural policy and cultural policy studies with regard to the cultural industries. The piece also serves to introduce the contributions to a special issue of International Journal of Cultural Policy on the cultural industries and cultural policy.","author":[{"dropping-particle":"","family":"Hesmondhalgh","given":"David","non-dropping-particle":"","parse-names":false,"suffix":""},{"dropping-particle":"","family":"Pratt","given":"Andy C.","non-dropping-particle":"","parse-names":false,"suffix":""}],"container-title":"International Journal of Cultural Policy","id":"ITEM-1","issue":"1","issued":{"date-parts":[["2005","3","1"]]},"page":"1-13","publisher":"Routledge","title":"Cultural industries and cultural policy","type":"article-journal","volume":"11"},"uris":["http://www.mendeley.com/documents/?uuid=e3de17f9-5444-310b-a1af-c1de2f9b127c"]}],"mendeley":{"formattedCitation":"[3]","plainTextFormattedCitation":"[3]","previouslyFormattedCitation":"[3]"},"properties":{"noteIndex":0},"schema":"https://github.com/citation-style-language/schema/raw/master/csl-citation.json"}</w:instrText>
      </w:r>
      <w:r>
        <w:fldChar w:fldCharType="separate"/>
      </w:r>
      <w:r w:rsidRPr="009F50D3">
        <w:rPr>
          <w:noProof/>
        </w:rPr>
        <w:t>[3]</w:t>
      </w:r>
      <w:r>
        <w:fldChar w:fldCharType="end"/>
      </w:r>
    </w:p>
    <w:p w14:paraId="5D9F6AC9" w14:textId="77777777" w:rsidR="0065604E" w:rsidRDefault="0065604E" w:rsidP="0065604E">
      <w:pPr>
        <w:pStyle w:val="BodyText"/>
      </w:pPr>
      <w:r>
        <w:t xml:space="preserve">Digital transformation (DT): is the process by which an organization adopts and implements digital technology to create new or modify existing products, services, and operations by converting business processes into a digital format </w:t>
      </w:r>
      <w:r>
        <w:fldChar w:fldCharType="begin" w:fldLock="1"/>
      </w:r>
      <w:r>
        <w:instrText>ADDIN CSL_CITATION {"citationItems":[{"id":"ITEM-1","itemData":{"URL":"https://web.archive.org/web/20221112173332/https://metafizikajurnali.az/storage/images/site/files/Metafizika-20/Metafizika.Vol.5,No.4,Serial.20,pp.10-21.pdf","accessed":{"date-parts":[["2024","6","19"]]},"container-title":"Shamiya Mirzagayeva,  Heydar Aslanov","id":"ITEM-1","issued":{"date-parts":[["0"]]},"title":"Digital transformation 1","type":"webpage"},"uris":["http://www.mendeley.com/documents/?uuid=a9bad3ec-9842-39e0-b611-1c783ae7efe0"]}],"mendeley":{"formattedCitation":"[4]","plainTextFormattedCitation":"[4]","previouslyFormattedCitation":"[4]"},"properties":{"noteIndex":0},"schema":"https://github.com/citation-style-language/schema/raw/master/csl-citation.json"}</w:instrText>
      </w:r>
      <w:r>
        <w:fldChar w:fldCharType="separate"/>
      </w:r>
      <w:r w:rsidRPr="009F50D3">
        <w:rPr>
          <w:noProof/>
        </w:rPr>
        <w:t>[4]</w:t>
      </w:r>
      <w:r>
        <w:fldChar w:fldCharType="end"/>
      </w:r>
      <w:r>
        <w:t xml:space="preserve"> </w:t>
      </w:r>
      <w:r>
        <w:fldChar w:fldCharType="begin" w:fldLock="1"/>
      </w:r>
      <w:r>
        <w:instrText>ADDIN CSL_CITATION {"citationItems":[{"id":"ITEM-1","itemData":{"DOI":"10.1016/J.JSIS.2019.01.003","ISSN":"0963-8687","abstract":"Extant literature has increased our understanding of specific aspects of digital transformation, however we lack a comprehensive portrait of its nature and implications. Through a review of 282 works, we inductively build a framework of digital transformation articulated across eight building blocks. Our framework foregrounds digital transformation as a process where digital technologies create disruptions triggering strategic responses from organizations that seek to alter their value creation paths while managing the structural changes and organizational barriers that affect the positive and negative outcomes of this process. Building on this framework, we elaborate a research agenda that proposes [1] examining the role of dynamic capabilities, and [2] accounting for ethical issues as important avenues for future strategic IS research on digital transformation.","author":[{"dropping-particle":"","family":"Vial","given":"Gregory","non-dropping-particle":"","parse-names":false,"suffix":""}],"container-title":"The Journal of Strategic Information Systems","id":"ITEM-1","issue":"2","issued":{"date-parts":[["2019","6","1"]]},"page":"118-144","publisher":"North-Holland","title":"Understanding digital transformation: A review and a research agenda","type":"article-journal","volume":"28"},"uris":["http://www.mendeley.com/documents/?uuid=e231b569-0621-34bf-b6aa-f21ab8f89b45"]}],"mendeley":{"formattedCitation":"[5]","plainTextFormattedCitation":"[5]","previouslyFormattedCitation":"[5]"},"properties":{"noteIndex":0},"schema":"https://github.com/citation-style-language/schema/raw/master/csl-citation.json"}</w:instrText>
      </w:r>
      <w:r>
        <w:fldChar w:fldCharType="separate"/>
      </w:r>
      <w:r w:rsidRPr="009F50D3">
        <w:rPr>
          <w:noProof/>
        </w:rPr>
        <w:t>[5]</w:t>
      </w:r>
      <w:r>
        <w:fldChar w:fldCharType="end"/>
      </w:r>
      <w:r>
        <w:t xml:space="preserve"> </w:t>
      </w:r>
      <w:r>
        <w:fldChar w:fldCharType="begin" w:fldLock="1"/>
      </w:r>
      <w:r>
        <w:instrText>ADDIN CSL_CITATION {"citationItems":[{"id":"ITEM-1","itemData":{"DOI":"10.1016/J.LRP.2018.12.001","ISSN":"0024-6301","abstract":"In this qualitative study, we explore how incumbent firms in traditional industries build dynamic capabilities for digital transformation. Digital transformation has been defined as the use of new digital technologies, such as mobile, artificial intelligence, cloud, blockchain, and the Internet of things (IoT) technologies, to enable major business improvements to augment customer experience, streamline operations, or create new business models. In making sense of digital transformation, we discovered that leaders in various industry circles use the term inconsistently to describe various strategizing and organizing activities; in addition, the term has gained limited scholarly attention as a context for study of strategic change. Drawing on senior executives' experiences with leading digitalization projects at incumbent firms, we propose a process model comprising of nine microfoundations to reveal the generic contingency factors that trigger, enable, and hinder the building of dynamic capabilities for digital transformation. Our findings reveal that digital transformation is an ongoing process of using new digital technologies in everyday organizational life, which recognizes agility as the core mechanism for the strategic renewal of an organization's (1) business model, (2) collaborative approach, and eventually the (3) culture.","author":[{"dropping-particle":"","family":"Warner","given":"Karl S.R.","non-dropping-particle":"","parse-names":false,"suffix":""},{"dropping-particle":"","family":"Wäger","given":"Maximilian","non-dropping-particle":"","parse-names":false,"suffix":""}],"container-title":"Long Range Planning","id":"ITEM-1","issue":"3","issued":{"date-parts":[["2019","6","1"]]},"page":"326-349","publisher":"Pergamon","title":"Building dynamic capabilities for digital transformation: An ongoing process of strategic renewal","type":"article-journal","volume":"52"},"uris":["http://www.mendeley.com/documents/?uuid=be9e6131-f1e7-3e1f-a20a-f5d6593b08ad"]}],"mendeley":{"formattedCitation":"[6]","plainTextFormattedCitation":"[6]","previouslyFormattedCitation":"[6]"},"properties":{"noteIndex":0},"schema":"https://github.com/citation-style-language/schema/raw/master/csl-citation.json"}</w:instrText>
      </w:r>
      <w:r>
        <w:fldChar w:fldCharType="separate"/>
      </w:r>
      <w:r w:rsidRPr="009F50D3">
        <w:rPr>
          <w:noProof/>
        </w:rPr>
        <w:t>[6]</w:t>
      </w:r>
      <w:r>
        <w:fldChar w:fldCharType="end"/>
      </w:r>
      <w:r>
        <w:t>.</w:t>
      </w:r>
    </w:p>
    <w:p w14:paraId="47D093CF" w14:textId="77777777" w:rsidR="0065604E" w:rsidRDefault="0065604E" w:rsidP="0065604E">
      <w:pPr>
        <w:pStyle w:val="BodyText"/>
      </w:pPr>
      <w:r>
        <w:t>The digital transformation of the cultural industry is cultural industry involves in the process by which organizations in this sector adopt and implement digital technology to create new or modify existing products, services, and operations by converting business processes into a digital format [J. Heider 2024].</w:t>
      </w:r>
    </w:p>
    <w:p w14:paraId="27C35088" w14:textId="77777777" w:rsidR="0065604E" w:rsidRDefault="0065604E" w:rsidP="0065604E">
      <w:pPr>
        <w:pStyle w:val="Heading2"/>
      </w:pPr>
      <w:bookmarkStart w:id="4" w:name="references"/>
      <w:r>
        <w:t>Finding studies</w:t>
      </w:r>
    </w:p>
    <w:p w14:paraId="0AF52D34" w14:textId="77777777" w:rsidR="0065604E" w:rsidRDefault="0065604E" w:rsidP="0065604E">
      <w:pPr>
        <w:pStyle w:val="BodyText"/>
      </w:pPr>
      <w:r>
        <w:t xml:space="preserve">Digital transformation has become a significant topic of interest across various industries, including the financial service industry, oil and gas sector, automotive industry, and food retail industry. </w:t>
      </w:r>
    </w:p>
    <w:p w14:paraId="7AD3D56A" w14:textId="77777777" w:rsidR="0065604E" w:rsidRDefault="0065604E" w:rsidP="0065604E">
      <w:pPr>
        <w:pStyle w:val="BodyText"/>
      </w:pPr>
      <w:r>
        <w:t xml:space="preserve">Dehnert </w:t>
      </w:r>
      <w:r>
        <w:fldChar w:fldCharType="begin" w:fldLock="1"/>
      </w:r>
      <w:r>
        <w:instrText>ADDIN CSL_CITATION {"citationItems":[{"id":"ITEM-1","itemData":{"DOI":"10.1007/s40685-020-00136-8","abstract":"Digital transformation (DT) is a major challenge for traditional companies. Despite the term, DT is relatively new; its substance is not: a whole stream of research has examined the relationship between DT and firm performance with contradictory findings. Most of these studies have chosen a linear correlational approach, however, did not analyze the holistic interplay of DT dimensions, leading to firm performance. This applies especially to the mature financial services industry and the future perspectives of traditional financial service providers (FSP). Hence, it remains an open question for both research and practice what DT configurations have a positive impact on firm performance. Against this background, the aim of this exploratory study is to examine how DT dimensions are systemically connected to firm performance of incumbent FSP. Drawing on a qualitative-empirical research approach with case data from 83 FSP, we identify digital configurations along different levels of firm performance. Our findings suggest an evolution of digital configurations of FSP, leading to five empirical standard types from which only one managed to establish a profound basis of DT.","author":[{"dropping-particle":"","family":"Dehnert","given":"Maik","non-dropping-particle":"","parse-names":false,"suffix":""}],"id":"ITEM-1","issued":{"date-parts":[["0"]]},"title":"Sustaining the current or pursuing the new: incumbent digital transformation strategies in the financial service industry A configurational perspective on firm performance","type":"article-journal"},"uris":["http://www.mendeley.com/documents/?uuid=18751e35-20b1-3263-9f5c-4c285b12d439"]}],"mendeley":{"formattedCitation":"[7]","plainTextFormattedCitation":"[7]","previouslyFormattedCitation":"[7]"},"properties":{"noteIndex":0},"schema":"https://github.com/citation-style-language/schema/raw/master/csl-citation.json"}</w:instrText>
      </w:r>
      <w:r>
        <w:fldChar w:fldCharType="separate"/>
      </w:r>
      <w:r w:rsidRPr="003D466D">
        <w:rPr>
          <w:noProof/>
        </w:rPr>
        <w:t>[7]</w:t>
      </w:r>
      <w:r>
        <w:fldChar w:fldCharType="end"/>
      </w:r>
      <w:r>
        <w:t xml:space="preserve"> highlights the importance of understanding how digital transformation dimensions are connected to firm performance, with contradictory findings in existing research. </w:t>
      </w:r>
    </w:p>
    <w:p w14:paraId="2BAF462F" w14:textId="77777777" w:rsidR="0065604E" w:rsidRDefault="0065604E" w:rsidP="0065604E">
      <w:pPr>
        <w:pStyle w:val="BodyText"/>
      </w:pPr>
      <w:r>
        <w:t xml:space="preserve">Affonso et al </w:t>
      </w:r>
      <w:r>
        <w:fldChar w:fldCharType="begin" w:fldLock="1"/>
      </w:r>
      <w:r>
        <w:instrText>ADDIN CSL_CITATION {"citationItems":[{"id":"ITEM-1","itemData":{"DOI":"10.4043/30480-MS","ISBN":"9781613997079","ISSN":"01603663","abstract":"Even though digital innovation is currently a priority for companies worldwide, very few have a structuredprocess designed to collect ideas and transform them into successful innovation projects. Most traditionalcompanies are familiar with creating processes to standardize better practices. However, these processescan make them more resistant to change and kill innovation in their early stages. A second factor that cantake its toll on innovation is the predictive, risk-averse approach of traditional project management, whichdemands a well-defined scope, fixed expectations on results, with inflexible deadlines or standard KPIs. Another common mistake when starting to implement digital transformation projects is focusingexclusively on technologies. Probably the most significant challenge concerning digital transformation ischanging people's mindset to understanding the potential of digital technologies and seek opportunitieswithin their work. The oil and gas industry traditionally focus its innovation effort on R&amp;D. Digitalinnovation, however, is dispersed and should occur in all sectors of the organization; thus, workforceengagement is essential. Engineering has excellent opportunities since most processes are still document-centric as opposed todata-centric. For example, schedule and design progress are entirely based on the publishing and approvalof documents. Design team member's performance is usually measured by elaborating and reviewingdocuments. The most significant part of design handover is comprised of documents, and several KPIsare evaluated based on documentation. Redesigning these processes to a data-centric approach, in whicheverything revolves around databases, attributes, and data models, can increase quality and data consistencyas well as reducing design cost and time.","author":[{"dropping-particle":"","family":"Affonso","given":"Italo Dourado","non-dropping-particle":"","parse-names":false,"suffix":""},{"dropping-particle":"Dos","family":"Santos","given":"Marcelo Brandaõ","non-dropping-particle":"","parse-names":false,"suffix":""},{"dropping-particle":"","family":"Aragaõ","given":"Rodrigo Rodrigues","non-dropping-particle":"","parse-names":false,"suffix":""},{"dropping-particle":"","family":"Vieira","given":"Pedro Fonseca","non-dropping-particle":"","parse-names":false,"suffix":""},{"dropping-particle":"","family":"Diniz","given":"Filipe Castello","non-dropping-particle":"","parse-names":false,"suffix":""},{"dropping-particle":"","family":"Rodrigues","given":"Breno Augusto","non-dropping-particle":"","parse-names":false,"suffix":""},{"dropping-particle":"","family":"Queiroz","given":"Jackson Luan","non-dropping-particle":"","parse-names":false,"suffix":""}],"container-title":"Proceedings of the Annual Offshore Technology Conference","id":"ITEM-1","issued":{"date-parts":[["2020","5","4"]]},"publisher":"OnePetro","title":"Digital Transformation as a Tool for FPSO Project Acceleration","type":"article-journal","volume":"2020-May"},"uris":["http://www.mendeley.com/documents/?uuid=af0b6012-442c-3d52-898f-aa338d08505e"]}],"mendeley":{"formattedCitation":"[8]","plainTextFormattedCitation":"[8]","previouslyFormattedCitation":"[8]"},"properties":{"noteIndex":0},"schema":"https://github.com/citation-style-language/schema/raw/master/csl-citation.json"}</w:instrText>
      </w:r>
      <w:r>
        <w:fldChar w:fldCharType="separate"/>
      </w:r>
      <w:r w:rsidRPr="00832F63">
        <w:rPr>
          <w:noProof/>
        </w:rPr>
        <w:t>[8]</w:t>
      </w:r>
      <w:r>
        <w:fldChar w:fldCharType="end"/>
      </w:r>
      <w:r>
        <w:t xml:space="preserve"> emphasize the need for innovation in the oil and gas industry, pointing out the risk-averse approach of traditional project management as a hindrance to progress. </w:t>
      </w:r>
    </w:p>
    <w:p w14:paraId="7E244A85" w14:textId="77777777" w:rsidR="0065604E" w:rsidRDefault="0065604E" w:rsidP="0065604E">
      <w:pPr>
        <w:pStyle w:val="BodyText"/>
      </w:pPr>
      <w:r>
        <w:t xml:space="preserve">Llopis-Albert et al </w:t>
      </w:r>
      <w:r>
        <w:fldChar w:fldCharType="begin" w:fldLock="1"/>
      </w:r>
      <w:r>
        <w:instrText>ADDIN CSL_CITATION {"citationItems":[{"id":"ITEM-1","itemData":{"DOI":"10.1016/J.TECHFORE.2020.120343","ISSN":"0040-1625","abstract":"Digital technologies are transforming the automotive industry and disrupting traditional business models. New business opportunities related to Industry 4.0 are emerging, so companies must adapt to the new environment. The study presents an application of fuzzy-set qualitative comparative analysis (fsQCA) to analyze the future impact of digital transformation on business performance models and the different actors’ satisfaction. A wide range of aspects and actors derived from the digital transformation process in the automotive industry are considered. The study covers connected and autonomous driving, mobility as a service, digital information sources in car purchasing, big data, etc. The disruptive effect of the gradual introduction of electric vehicles into the market is also considered, which is boosted by environmental policies on climate change and directives for the potential use of renewable energy sources to power electric vehicles. On the other hand, the study analyses the impacts of digital transformation on the automotive industry from the point of view of different actors, ranging from automobile manufacturers, service providers, public transportation providers, and consumers to governments. The methodology has been successfully applied to a complex case study</w:instrText>
      </w:r>
      <w:r>
        <w:rPr>
          <w:rFonts w:ascii="Cambria Math" w:hAnsi="Cambria Math" w:cs="Cambria Math"/>
        </w:rPr>
        <w:instrText>‐</w:instrText>
      </w:r>
      <w:r>
        <w:instrText>based empirical analysis. It presents a novel application of fsQCA to digital transformation in the automotive industry in Spain. The conclusions show that it is necessary to invest in adequate measures for adaptation to digital transformation, and manufacturers will end up having greater profits, productivity, and competitiveness. From the point of view of consumers, there will be access to more and better services and greater satisfaction with the required services.","author":[{"dropping-particle":"","family":"Llopis-Albert","given":"Carlos","non-dropping-particle":"","parse-names":false,"suffix":""},{"dropping-particle":"","family":"Rubio","given":"Francisco","non-dropping-particle":"","parse-names":false,"suffix":""},{"dropping-particle":"","family":"Valero","given":"Francisco","non-dropping-particle":"","parse-names":false,"suffix":""}],"container-title":"Technological Forecasting and Social Change","id":"ITEM-1","issued":{"date-parts":[["2021","1","1"]]},"page":"120343","publisher":"North-Holland","title":"Impact of digital transformation on the automotive industry","type":"article-journal","volume":"162"},"uris":["http://www.mendeley.com/documents/?uuid=e64e51ef-c4df-3d7f-acf3-88aae3439586"]}],"mendeley":{"formattedCitation":"[9]","plainTextFormattedCitation":"[9]","previouslyFormattedCitation":"[9]"},"properties":{"noteIndex":0},"schema":"https://github.com/citation-style-language/schema/raw/master/csl-citation.json"}</w:instrText>
      </w:r>
      <w:r>
        <w:fldChar w:fldCharType="separate"/>
      </w:r>
      <w:r w:rsidRPr="00832F63">
        <w:rPr>
          <w:noProof/>
        </w:rPr>
        <w:t>[9]</w:t>
      </w:r>
      <w:r>
        <w:fldChar w:fldCharType="end"/>
      </w:r>
      <w:r>
        <w:t> utilize fuzzy-set qualitative comparative analysis to analyze the impact of digital transformation on business performance models in the automotive industry.</w:t>
      </w:r>
    </w:p>
    <w:p w14:paraId="514BBB2A" w14:textId="77777777" w:rsidR="0065604E" w:rsidRDefault="0065604E" w:rsidP="0065604E">
      <w:pPr>
        <w:pStyle w:val="BodyText"/>
      </w:pPr>
      <w:r>
        <w:lastRenderedPageBreak/>
        <w:t xml:space="preserve"> In the context of the banking sector, Naimi-Sadigh et al </w:t>
      </w:r>
      <w:r>
        <w:fldChar w:fldCharType="begin" w:fldLock="1"/>
      </w:r>
      <w:r>
        <w:instrText>ADDIN CSL_CITATION {"citationItems":[{"id":"ITEM-1","itemData":{"DOI":"10.1007/S13132-021-00759-0","ISSN":"18687873","abstract":"Digital transformation is a collection of actions taken by organizations or a country to adopt new digital technologies to capture their interests and change the performance of an organization tremendously with a focus on disruptive technologies. Organizations need a clear strategy, proper organizational structure, digital capabilities, supportive organizational culture, and a balanced governance system to make the digital change. Stepping into the digital world and presenting innovative models (social media, mobile, big data, cloud computing, internet of things, artificial intelligence, fin-tech, blockchain, virtual reality, and augmented reality) give banks great opportunities to present new valuable offers, especially by combining their existing services with new digital capabilities. This study describes how to implement the digital transformation and respond to the disruption in an Iranian specialized bank (Bank Maskan), the steps, and how to go through these steps. Due to the complexity of the issues in the field of digital technologies, the Delphi method has been used to gather opinions and reach consensus among banking industry experts. In this research, we have sought to establish a clear process for the development and exploitation of innovations through new technologies and digital approaches in the bank by implementing digital transformation. In order to prepare the conditions, facilitate, and accelerate the passage of the digital transformation stages and to achieve the desired situation, a set of projects and measures have been determined. These projects are mainly about information technology and classified into three categories: infrastructure, development, and business based on the nature and level of their impact on business.","author":[{"dropping-particle":"","family":"Naimi-Sadigh","given":"Ali","non-dropping-particle":"","parse-names":false,"suffix":""},{"dropping-particle":"","family":"Asgari","given":"Tayebeh","non-dropping-particle":"","parse-names":false,"suffix":""},{"dropping-particle":"","family":"Rabiei","given":"Mohammad","non-dropping-particle":"","parse-names":false,"suffix":""}],"container-title":"Journal of the Knowledge Economy","id":"ITEM-1","issue":"2","issued":{"date-parts":[["2022","6","1"]]},"page":"1212-1242","publisher":"Springer","title":"Digital Transformation in the Value Chain Disruption of Banking Services","type":"article-journal","volume":"13"},"uris":["http://www.mendeley.com/documents/?uuid=0ccefa75-2ecc-359a-a62a-6a3190de9853"]}],"mendeley":{"formattedCitation":"[10]","plainTextFormattedCitation":"[10]","previouslyFormattedCitation":"[10]"},"properties":{"noteIndex":0},"schema":"https://github.com/citation-style-language/schema/raw/master/csl-citation.json"}</w:instrText>
      </w:r>
      <w:r>
        <w:fldChar w:fldCharType="separate"/>
      </w:r>
      <w:r w:rsidRPr="00832F63">
        <w:rPr>
          <w:noProof/>
        </w:rPr>
        <w:t>[10]</w:t>
      </w:r>
      <w:r>
        <w:fldChar w:fldCharType="end"/>
      </w:r>
      <w:r>
        <w:t xml:space="preserve"> discuss the implementation of digital transformation to respond to disruptions and drive innovation in banking services. </w:t>
      </w:r>
    </w:p>
    <w:p w14:paraId="615814FF" w14:textId="77777777" w:rsidR="0065604E" w:rsidRDefault="0065604E" w:rsidP="0065604E">
      <w:pPr>
        <w:pStyle w:val="BodyText"/>
      </w:pPr>
      <w:r>
        <w:t xml:space="preserve">Manjula et al </w:t>
      </w:r>
      <w:r>
        <w:fldChar w:fldCharType="begin" w:fldLock="1"/>
      </w:r>
      <w:r>
        <w:instrText>ADDIN CSL_CITATION {"citationItems":[{"id":"ITEM-1","itemData":{"DOI":"10.9734/AJAEES/2021/v39i1130729","ISSN":"2320-7027","abstract":"Digital Transformation is defined as the use of technology to radically improve performance or reach of enterprises (Westerman et al., 2018) The existing literature on digitalization in the food industry is limited. Meanwhile, the literature suggests that digitalization is an issue that is unavoidable at some point in all industries and that companies must adapt in order to maintain their competitive position. The purpose of this research is to look into the digital technologies that are commonly used in the food industry in order to identify the challenges and opportunities that exist in digital transformation. In this study more than twenty five articles collected and reviewed. Recent published articles were collected from high impact journals which consist of the review related to digital transformation in food industry. When this study was completed, it was discovered that the food industry is lagging behind other sectors in terms of digitalization. The industry is confronted with enormous challenges and one of the most important challenges, as well as resistance to digitalization in the food industry, is its profitability. Digital transformation has increased traceability throughout the food industry and has also reduced labour costs and production time.","author":[{"dropping-particle":"","family":"Manjula","given":"S","non-dropping-particle":"","parse-names":false,"suffix":""},{"dropping-particle":"","family":"Balaji","given":"P","non-dropping-particle":"","parse-names":false,"suffix":""},{"dropping-particle":"","family":"Deepa","given":"N","non-dropping-particle":"","parse-names":false,"suffix":""}],"container-title":"Nepal. Review Article Manjula et al","id":"ITEM-1","issue":"1","issued":{"date-parts":[["2021"]]},"page":"88-101","title":") Sazelin Arif, Universiti Teknikal Malaysia Melaka (UTeM), Malaysia. (3) Arjun Prasad Khanal","type":"article-journal"},"uris":["http://www.mendeley.com/documents/?uuid=54ab3488-4707-3b48-baab-25434f833bcd"]}],"mendeley":{"formattedCitation":"[11]","plainTextFormattedCitation":"[11]","previouslyFormattedCitation":"[11]"},"properties":{"noteIndex":0},"schema":"https://github.com/citation-style-language/schema/raw/master/csl-citation.json"}</w:instrText>
      </w:r>
      <w:r>
        <w:fldChar w:fldCharType="separate"/>
      </w:r>
      <w:r w:rsidRPr="00832F63">
        <w:rPr>
          <w:noProof/>
        </w:rPr>
        <w:t>[11]</w:t>
      </w:r>
      <w:r>
        <w:fldChar w:fldCharType="end"/>
      </w:r>
      <w:r>
        <w:t xml:space="preserve"> focus on digital technologies in the food retail industry, identifying challenges and opportunities in the digital transformation process.</w:t>
      </w:r>
    </w:p>
    <w:p w14:paraId="0B2A5335" w14:textId="77777777" w:rsidR="0065604E" w:rsidRDefault="0065604E" w:rsidP="0065604E">
      <w:pPr>
        <w:pStyle w:val="BodyText"/>
      </w:pPr>
      <w:r>
        <w:t xml:space="preserve"> Imran et al </w:t>
      </w:r>
      <w:r>
        <w:fldChar w:fldCharType="begin" w:fldLock="1"/>
      </w:r>
      <w:r>
        <w:instrText>ADDIN CSL_CITATION {"citationItems":[{"id":"ITEM-1","itemData":{"DOI":"10.1080/14697017.2021.1929406","author":[{"dropping-particle":"","family":"Imran","given":"Faisal","non-dropping-particle":"","parse-names":false,"suffix":""},{"dropping-particle":"","family":"Shahzad","given":"Khuram","non-dropping-particle":"","parse-names":false,"suffix":""},{"dropping-particle":"","family":"Butt","given":"Aurangzeab","non-dropping-particle":"","parse-names":false,"suffix":""},{"dropping-particle":"","family":"Kantola","given":"Jussi","non-dropping-particle":"","parse-names":false,"suffix":""}],"id":"ITEM-1","issued":{"date-parts":[["2021"]]},"title":"Journal of Change Management Reframing Leadership and Organizational Practice Digital Transformation of Industrial Organizations: Toward an Integrated Framework","type":"article-journal"},"uris":["http://www.mendeley.com/documents/?uuid=09a0c0ae-0be4-3794-90e0-7b47f2719957"]}],"mendeley":{"formattedCitation":"[12]","plainTextFormattedCitation":"[12]","previouslyFormattedCitation":"[12]"},"properties":{"noteIndex":0},"schema":"https://github.com/citation-style-language/schema/raw/master/csl-citation.json"}</w:instrText>
      </w:r>
      <w:r>
        <w:fldChar w:fldCharType="separate"/>
      </w:r>
      <w:r w:rsidRPr="00B938F9">
        <w:rPr>
          <w:noProof/>
        </w:rPr>
        <w:t>[12]</w:t>
      </w:r>
      <w:r>
        <w:fldChar w:fldCharType="end"/>
      </w:r>
      <w:r>
        <w:t xml:space="preserve">  explore digital transformation in industrial organizations, aiming to identify key enablers and performance outcomes through data collected from leading industrial organizations. </w:t>
      </w:r>
    </w:p>
    <w:p w14:paraId="71C6C030" w14:textId="77777777" w:rsidR="0065604E" w:rsidRDefault="0065604E" w:rsidP="0065604E">
      <w:pPr>
        <w:pStyle w:val="BodyText"/>
      </w:pPr>
      <w:r>
        <w:t xml:space="preserve">Furthermore, Kumar et al. </w:t>
      </w:r>
      <w:r>
        <w:fldChar w:fldCharType="begin" w:fldLock="1"/>
      </w:r>
      <w:r>
        <w:instrText>ADDIN CSL_CITATION {"citationItems":[{"id":"ITEM-1","itemData":{"DOI":"10.1016/J.TECHFORE.2021.121217","ISSN":"0040-1625","abstract":"The manufacturing sector has undergone a significant transformation using revolutionary Industry 4.0 (I4.0) technologies that have profoundly changed production processes and operations. To unlock the digitalization of sustainable production systems, manufacturing organizations are keen to adopt digital technologies to enhance performance. This paper analyses the social acceptability dimensions of I4.0 in the context of digital manufacturing (DM) and proposes a novel framework. The dimensions were identified through an extensive literature review. A data set of 121 responses was collected from different Indian manufacturing units and exploratory factor analysis was employed with dimensions structured into seven categories - safety, psychological, behavioural, compliance, cultural, employee and market. To develop inter-relationships amongst the main dimensions, a fuzzy decision-making trial and evaluation laboratory technique was utilized. Based on the priority order, 'security breaches' is the most significant dimension, followed by 'data theft'. The study contributes to both the theory of socio-technical transition (TSTT) and social cognition theory (SCT) by describing the impact of I4.0 technologies on social and personal behaviour. The study findings make significant contributions to both the practical and managerial perspectives of I4.0 technologies for the growth of DM. This paper provides fruitful insights for decision-makers and industry practitioners to develop a DM environment.","author":[{"dropping-particle":"","family":"Kumar","given":"Anil","non-dropping-particle":"","parse-names":false,"suffix":""},{"dropping-particle":"","family":"Agrawal","given":"Rohit","non-dropping-particle":"","parse-names":false,"suffix":""},{"dropping-particle":"","family":"Wankhede","given":"Vishal A.","non-dropping-particle":"","parse-names":false,"suffix":""},{"dropping-particle":"","family":"Sharma","given":"Manu","non-dropping-particle":"","parse-names":false,"suffix":""},{"dropping-particle":"","family":"Mulat-weldemeskel","given":"Eyob","non-dropping-particle":"","parse-names":false,"suffix":""}],"container-title":"Technological Forecasting and Social Change","id":"ITEM-1","issued":{"date-parts":[["2022","1","1"]]},"page":"121217","publisher":"North-Holland","title":"A framework for assessing social acceptability of industry 4.0 technologies for the development of digital manufacturing","type":"article-journal","volume":"174"},"uris":["http://www.mendeley.com/documents/?uuid=2517e5dc-6cf4-39f4-bb1a-3bb2bc86d3b8"]}],"mendeley":{"formattedCitation":"[13]","plainTextFormattedCitation":"[13]"},"properties":{"noteIndex":0},"schema":"https://github.com/citation-style-language/schema/raw/master/csl-citation.json"}</w:instrText>
      </w:r>
      <w:r>
        <w:fldChar w:fldCharType="separate"/>
      </w:r>
      <w:r w:rsidRPr="007C457C">
        <w:rPr>
          <w:noProof/>
        </w:rPr>
        <w:t>[13]</w:t>
      </w:r>
      <w:r>
        <w:fldChar w:fldCharType="end"/>
      </w:r>
      <w:r>
        <w:t> propose a framework for assessing the social acceptability of Industry 4.0 technologies in digital manufacturing, highlighting the importance of considering social dimensions in technological advancements.</w:t>
      </w:r>
    </w:p>
    <w:p w14:paraId="70C7EA85" w14:textId="77777777" w:rsidR="0065604E" w:rsidRDefault="0065604E" w:rsidP="0065604E">
      <w:pPr>
        <w:pStyle w:val="BodyText"/>
      </w:pPr>
    </w:p>
    <w:p w14:paraId="407CDE89" w14:textId="77777777" w:rsidR="0065604E" w:rsidRDefault="0065604E" w:rsidP="0065604E">
      <w:pPr>
        <w:pStyle w:val="BodyText"/>
      </w:pPr>
      <w:r>
        <w:t xml:space="preserve">Ren et al. (2023) shed light on the impact of digital transformation on renewable energy companies’ performance in China, emphasizing the role of digital transformation in advancing the development of renewable energy enterprises. </w:t>
      </w:r>
    </w:p>
    <w:p w14:paraId="11720F1B" w14:textId="77777777" w:rsidR="0065604E" w:rsidRDefault="0065604E" w:rsidP="0065604E">
      <w:pPr>
        <w:pStyle w:val="BodyText"/>
      </w:pPr>
      <w:r>
        <w:t xml:space="preserve">Zhao et al. (2023) analyze the relationship between digital transformation strategy and ESG performance in large manufacturing enterprises, focusing on the mediating role of green innovation and sustainable development goals. </w:t>
      </w:r>
    </w:p>
    <w:p w14:paraId="5FBA3069" w14:textId="77777777" w:rsidR="0065604E" w:rsidRDefault="0065604E" w:rsidP="0065604E">
      <w:pPr>
        <w:pStyle w:val="BodyText"/>
      </w:pPr>
      <w:r>
        <w:t>Overall, the literature review indicates a growing interest in understanding the impact of digital transformation on performance across various industries, highlighting both challenges and opportunities that come with embracing digital technologies (</w:t>
      </w:r>
      <w:proofErr w:type="spellStart"/>
      <w:r>
        <w:t>Sartal</w:t>
      </w:r>
      <w:proofErr w:type="spellEnd"/>
      <w:r>
        <w:t xml:space="preserve"> et al., 2020). </w:t>
      </w:r>
    </w:p>
    <w:p w14:paraId="04E00F6E" w14:textId="77777777" w:rsidR="0065604E" w:rsidRDefault="0065604E" w:rsidP="0065604E">
      <w:pPr>
        <w:pStyle w:val="BodyText"/>
      </w:pPr>
    </w:p>
    <w:p w14:paraId="22BC95ED" w14:textId="77777777" w:rsidR="0065604E" w:rsidRDefault="0065604E" w:rsidP="0065604E">
      <w:pPr>
        <w:pStyle w:val="BodyText"/>
      </w:pPr>
      <w:r>
        <w:t xml:space="preserve">The need for innovation, strategic alignment, and the identification of key enablers in the digital transformation process are recurring themes in the literature, emphasizing the importance of leveraging digital technologies to drive organizational success. </w:t>
      </w:r>
    </w:p>
    <w:p w14:paraId="37D069F5" w14:textId="77777777" w:rsidR="0065604E" w:rsidRDefault="0065604E" w:rsidP="0065604E">
      <w:pPr>
        <w:pStyle w:val="BodyText"/>
      </w:pPr>
    </w:p>
    <w:p w14:paraId="517DB312" w14:textId="7804B8D6" w:rsidR="0065604E" w:rsidRDefault="0065604E" w:rsidP="0065604E">
      <w:pPr>
        <w:pStyle w:val="Heading1"/>
      </w:pPr>
      <w:r>
        <w:t xml:space="preserve">References </w:t>
      </w:r>
    </w:p>
    <w:p w14:paraId="5E4B95ED" w14:textId="77777777" w:rsidR="0065604E" w:rsidRDefault="0065604E" w:rsidP="0065604E">
      <w:pPr>
        <w:pStyle w:val="BodyText"/>
      </w:pPr>
      <w:r>
        <w:t xml:space="preserve">[1] Antonio </w:t>
      </w:r>
      <w:proofErr w:type="spellStart"/>
      <w:r>
        <w:t>Sartal</w:t>
      </w:r>
      <w:proofErr w:type="spellEnd"/>
      <w:r>
        <w:t xml:space="preserve">; Roberto Bellas; Ana M </w:t>
      </w:r>
      <w:proofErr w:type="spellStart"/>
      <w:r>
        <w:t>Mejías</w:t>
      </w:r>
      <w:proofErr w:type="spellEnd"/>
      <w:r>
        <w:t>; Alberto García-Collado; “The Sustainable Manufacturing Concept, Evolution and Opportunities Within Industry 4.0: A Literature Review”, ADVANCES IN MECHANICAL ENGINEERING, 2020.</w:t>
      </w:r>
    </w:p>
    <w:p w14:paraId="14C37D84" w14:textId="77777777" w:rsidR="0065604E" w:rsidRDefault="0065604E" w:rsidP="0065604E">
      <w:pPr>
        <w:pStyle w:val="BodyText"/>
      </w:pPr>
      <w:r>
        <w:t xml:space="preserve">[2] Maik Dehnert; “Sustaining </w:t>
      </w:r>
      <w:proofErr w:type="gramStart"/>
      <w:r>
        <w:t>The</w:t>
      </w:r>
      <w:proofErr w:type="gramEnd"/>
      <w:r>
        <w:t xml:space="preserve"> Current or Pursuing The New: Incumbent Digital Transformation Strategies in The Financial Service Industry”, BUSINESS RESEARCH, 2020. (IF: 3)</w:t>
      </w:r>
    </w:p>
    <w:p w14:paraId="2AB2F151" w14:textId="77777777" w:rsidR="0065604E" w:rsidRDefault="0065604E" w:rsidP="0065604E">
      <w:pPr>
        <w:pStyle w:val="BodyText"/>
      </w:pPr>
      <w:r>
        <w:t xml:space="preserve">[3] Italo Dourado Affonso; Marcelo Brandão dos Santos; Rodrigo Rodrigues Aragão; Pedro Fonseca Vieira; Filipe Castello Diniz; Breno Augusto Rodrigues; Jackson Luan Queiroz; “Digital Transformation </w:t>
      </w:r>
      <w:proofErr w:type="gramStart"/>
      <w:r>
        <w:t>As</w:t>
      </w:r>
      <w:proofErr w:type="gramEnd"/>
      <w:r>
        <w:t xml:space="preserve"> A Tool for FPSO Project Acceleration”, 2020.</w:t>
      </w:r>
    </w:p>
    <w:p w14:paraId="2DE08B64" w14:textId="77777777" w:rsidR="0065604E" w:rsidRDefault="0065604E" w:rsidP="0065604E">
      <w:pPr>
        <w:pStyle w:val="BodyText"/>
      </w:pPr>
      <w:r>
        <w:t xml:space="preserve">[4] Carlos Llopis-Albert; Francisco Rubio; Francisco Valero; “Impact </w:t>
      </w:r>
      <w:proofErr w:type="gramStart"/>
      <w:r>
        <w:t>Of</w:t>
      </w:r>
      <w:proofErr w:type="gramEnd"/>
      <w:r>
        <w:t xml:space="preserve"> Digital Transformation On The Automotive Industry”, TECHNOLOGICAL FORECASTING AND SOCIAL CHANGE, 2020. (IF: 5)</w:t>
      </w:r>
    </w:p>
    <w:p w14:paraId="1A504270" w14:textId="77777777" w:rsidR="0065604E" w:rsidRDefault="0065604E" w:rsidP="0065604E">
      <w:pPr>
        <w:pStyle w:val="BodyText"/>
      </w:pPr>
      <w:r>
        <w:t xml:space="preserve">[5] Ali Naimi-Sadigh; Tayebeh Asgari; Mohammad </w:t>
      </w:r>
      <w:proofErr w:type="spellStart"/>
      <w:r>
        <w:t>Rabiei</w:t>
      </w:r>
      <w:proofErr w:type="spellEnd"/>
      <w:r>
        <w:t>; “Digital Transformation in The Value Chain Disruption of Banking Services”, JOURNAL OF THE KNOWLEDGE ECONOMY, 2021. (IF: 3)</w:t>
      </w:r>
    </w:p>
    <w:p w14:paraId="141184A1" w14:textId="77777777" w:rsidR="0065604E" w:rsidRDefault="0065604E" w:rsidP="0065604E">
      <w:pPr>
        <w:pStyle w:val="BodyText"/>
      </w:pPr>
      <w:r>
        <w:t xml:space="preserve">[6] Faisal Imran; Khuram Shahzad; </w:t>
      </w:r>
      <w:proofErr w:type="spellStart"/>
      <w:r>
        <w:t>Aurangzeab</w:t>
      </w:r>
      <w:proofErr w:type="spellEnd"/>
      <w:r>
        <w:t xml:space="preserve"> Butt; Jussi Kantola; “Digital Transformation of Industrial Organizations: Toward </w:t>
      </w:r>
      <w:proofErr w:type="gramStart"/>
      <w:r>
        <w:t>An</w:t>
      </w:r>
      <w:proofErr w:type="gramEnd"/>
      <w:r>
        <w:t xml:space="preserve"> Integrated Framework”, JOURNAL OF CHANGE MANAGEMENT, 2021. (IF: 3)</w:t>
      </w:r>
    </w:p>
    <w:p w14:paraId="7F19C1F7" w14:textId="77777777" w:rsidR="0065604E" w:rsidRDefault="0065604E" w:rsidP="0065604E">
      <w:pPr>
        <w:pStyle w:val="BodyText"/>
      </w:pPr>
      <w:r>
        <w:t>[7] S. Manjula; P. Balaji; N. Deepa; A. Vidhyavathi; “Digital Transformation on Food Retail Industries-A Review”, ASIAN JOURNAL OF AGRICULTURAL EXTENSION, ECONOMICS &amp; …, 2021.</w:t>
      </w:r>
    </w:p>
    <w:p w14:paraId="1A332AC0" w14:textId="77777777" w:rsidR="0065604E" w:rsidRDefault="0065604E" w:rsidP="0065604E">
      <w:pPr>
        <w:pStyle w:val="BodyText"/>
      </w:pPr>
      <w:r>
        <w:t>[8] Anil Kumar; Rohit Agrawal; Vishal A Wankhede; Manu Sharma; Eyob Mulat-</w:t>
      </w:r>
      <w:proofErr w:type="spellStart"/>
      <w:r>
        <w:t>weldemeskel</w:t>
      </w:r>
      <w:proofErr w:type="spellEnd"/>
      <w:r>
        <w:t>; “A Framework for Assessing Social Acceptability of Industry 4.0 Technologies for The Development of Digital Manufacturing”, TECHNOLOGICAL FORECASTING AND SOCIAL CHANGE, 2022. (IF: 3)</w:t>
      </w:r>
    </w:p>
    <w:p w14:paraId="37FBD1B4" w14:textId="77777777" w:rsidR="0065604E" w:rsidRDefault="0065604E" w:rsidP="0065604E">
      <w:pPr>
        <w:pStyle w:val="BodyText"/>
      </w:pPr>
      <w:r>
        <w:t xml:space="preserve">[9] </w:t>
      </w:r>
      <w:proofErr w:type="spellStart"/>
      <w:r>
        <w:t>Yangjun</w:t>
      </w:r>
      <w:proofErr w:type="spellEnd"/>
      <w:r>
        <w:t xml:space="preserve"> Ren; </w:t>
      </w:r>
      <w:proofErr w:type="spellStart"/>
      <w:r>
        <w:t>Botang</w:t>
      </w:r>
      <w:proofErr w:type="spellEnd"/>
      <w:r>
        <w:t xml:space="preserve"> Li; Dong Liang; “Impact of Digital Transformation on Renewable Energy Companies’ Performance: Evidence from China”, FRONTIERS IN ENVIRONMENTAL SCIENCE, 2023.</w:t>
      </w:r>
    </w:p>
    <w:p w14:paraId="52A8CAF2" w14:textId="77777777" w:rsidR="0065604E" w:rsidRDefault="0065604E" w:rsidP="0065604E">
      <w:pPr>
        <w:pStyle w:val="BodyText"/>
      </w:pPr>
      <w:r>
        <w:t xml:space="preserve">[10] Qingqing Zhao; </w:t>
      </w:r>
      <w:proofErr w:type="spellStart"/>
      <w:r>
        <w:t>Xintao</w:t>
      </w:r>
      <w:proofErr w:type="spellEnd"/>
      <w:r>
        <w:t xml:space="preserve"> Li; Siqi Li; “Analyzing </w:t>
      </w:r>
      <w:proofErr w:type="gramStart"/>
      <w:r>
        <w:t>The</w:t>
      </w:r>
      <w:proofErr w:type="gramEnd"/>
      <w:r>
        <w:t xml:space="preserve"> Relationship Between Digital Transformation Strategy and ESG Performance in Large Manufacturing Enterprises: The Mediating Role of Green Innovation”, SUSTAINABILITY, 2023.</w:t>
      </w:r>
    </w:p>
    <w:p w14:paraId="307E769D" w14:textId="77777777" w:rsidR="0065604E" w:rsidRDefault="0065604E" w:rsidP="0065604E">
      <w:pPr>
        <w:pStyle w:val="BodyText"/>
      </w:pPr>
      <w:r>
        <w:t>The impact of digital transformation on the cultural and creative industries is multifaceted, presenting both challenges and opportunities. Here are some key points:</w:t>
      </w:r>
    </w:p>
    <w:p w14:paraId="7E99308F" w14:textId="77777777" w:rsidR="0065604E" w:rsidRDefault="0065604E" w:rsidP="0065604E">
      <w:pPr>
        <w:pStyle w:val="Heading3"/>
      </w:pPr>
      <w:bookmarkStart w:id="5" w:name="challenges"/>
      <w:bookmarkEnd w:id="3"/>
      <w:bookmarkEnd w:id="4"/>
      <w:r>
        <w:t>Challenges:</w:t>
      </w:r>
    </w:p>
    <w:p w14:paraId="55E8E1BF" w14:textId="77777777" w:rsidR="0065604E" w:rsidRDefault="0065604E" w:rsidP="0065604E">
      <w:pPr>
        <w:pStyle w:val="Compact"/>
        <w:numPr>
          <w:ilvl w:val="0"/>
          <w:numId w:val="1"/>
        </w:numPr>
      </w:pPr>
      <w:r>
        <w:rPr>
          <w:b/>
          <w:bCs/>
        </w:rPr>
        <w:t>Digital Divide</w:t>
      </w:r>
      <w:r>
        <w:t xml:space="preserve">: The digital divide can hinder access to digital technologies and platforms, creating barriers for those who are less tech-savvy or have limited </w:t>
      </w:r>
      <w:proofErr w:type="gramStart"/>
      <w:r>
        <w:t>resources[</w:t>
      </w:r>
      <w:proofErr w:type="gramEnd"/>
      <w:r>
        <w:t>1][4].</w:t>
      </w:r>
    </w:p>
    <w:p w14:paraId="622949B5" w14:textId="77777777" w:rsidR="0065604E" w:rsidRDefault="0065604E" w:rsidP="0065604E">
      <w:pPr>
        <w:pStyle w:val="Compact"/>
        <w:numPr>
          <w:ilvl w:val="0"/>
          <w:numId w:val="1"/>
        </w:numPr>
      </w:pPr>
      <w:r>
        <w:rPr>
          <w:b/>
          <w:bCs/>
        </w:rPr>
        <w:t>Copyright and Intellectual Property</w:t>
      </w:r>
      <w:r>
        <w:t xml:space="preserve">: The use of digital technologies raises concerns about copyright and intellectual property, particularly in the context of digital assets and data </w:t>
      </w:r>
      <w:proofErr w:type="gramStart"/>
      <w:r>
        <w:t>management[</w:t>
      </w:r>
      <w:proofErr w:type="gramEnd"/>
      <w:r>
        <w:t>2][4].</w:t>
      </w:r>
    </w:p>
    <w:p w14:paraId="64FD7F1E" w14:textId="77777777" w:rsidR="0065604E" w:rsidRDefault="0065604E" w:rsidP="0065604E">
      <w:pPr>
        <w:pStyle w:val="Compact"/>
        <w:numPr>
          <w:ilvl w:val="0"/>
          <w:numId w:val="1"/>
        </w:numPr>
      </w:pPr>
      <w:r>
        <w:rPr>
          <w:b/>
          <w:bCs/>
        </w:rPr>
        <w:t>Preservation of Cultural Heritage</w:t>
      </w:r>
      <w:r>
        <w:t xml:space="preserve">: The digitization of cultural heritage poses challenges related to preservation, conservation, and the long-term accessibility of digital </w:t>
      </w:r>
      <w:proofErr w:type="gramStart"/>
      <w:r>
        <w:t>artifacts[</w:t>
      </w:r>
      <w:proofErr w:type="gramEnd"/>
      <w:r>
        <w:t>1][3].</w:t>
      </w:r>
    </w:p>
    <w:p w14:paraId="6C027DFC" w14:textId="77777777" w:rsidR="0065604E" w:rsidRDefault="0065604E" w:rsidP="0065604E">
      <w:pPr>
        <w:pStyle w:val="Compact"/>
        <w:numPr>
          <w:ilvl w:val="0"/>
          <w:numId w:val="1"/>
        </w:numPr>
      </w:pPr>
      <w:r>
        <w:rPr>
          <w:b/>
          <w:bCs/>
        </w:rPr>
        <w:t>Organizational Barriers</w:t>
      </w:r>
      <w:r>
        <w:t xml:space="preserve">: The adoption of digital tools and processes can be hindered by organizational silos and a lack of understanding of the value of </w:t>
      </w:r>
      <w:proofErr w:type="gramStart"/>
      <w:r>
        <w:t>data[</w:t>
      </w:r>
      <w:proofErr w:type="gramEnd"/>
      <w:r>
        <w:t>2].</w:t>
      </w:r>
    </w:p>
    <w:p w14:paraId="36A80F74" w14:textId="77777777" w:rsidR="0065604E" w:rsidRDefault="0065604E" w:rsidP="0065604E">
      <w:pPr>
        <w:pStyle w:val="Heading3"/>
      </w:pPr>
      <w:bookmarkStart w:id="6" w:name="opportunities"/>
      <w:bookmarkEnd w:id="5"/>
      <w:r>
        <w:t>Opportunities:</w:t>
      </w:r>
    </w:p>
    <w:p w14:paraId="6865A5FC" w14:textId="77777777" w:rsidR="0065604E" w:rsidRDefault="0065604E" w:rsidP="0065604E">
      <w:pPr>
        <w:pStyle w:val="Compact"/>
        <w:numPr>
          <w:ilvl w:val="0"/>
          <w:numId w:val="2"/>
        </w:numPr>
      </w:pPr>
      <w:r>
        <w:rPr>
          <w:b/>
          <w:bCs/>
        </w:rPr>
        <w:t>New Forms of Cultural Expression</w:t>
      </w:r>
      <w:r>
        <w:t xml:space="preserve">: Digital technologies have enabled new forms of artistic expression, such as AR/VR, and have opened up new channels for cultural consumption and </w:t>
      </w:r>
      <w:proofErr w:type="gramStart"/>
      <w:r>
        <w:t>engagement[</w:t>
      </w:r>
      <w:proofErr w:type="gramEnd"/>
      <w:r>
        <w:t>1][2].</w:t>
      </w:r>
    </w:p>
    <w:p w14:paraId="1E9DB460" w14:textId="77777777" w:rsidR="0065604E" w:rsidRDefault="0065604E" w:rsidP="0065604E">
      <w:pPr>
        <w:pStyle w:val="Compact"/>
        <w:numPr>
          <w:ilvl w:val="0"/>
          <w:numId w:val="2"/>
        </w:numPr>
      </w:pPr>
      <w:r>
        <w:rPr>
          <w:b/>
          <w:bCs/>
        </w:rPr>
        <w:t>Increased Accessibility</w:t>
      </w:r>
      <w:r>
        <w:t xml:space="preserve">: Digital platforms have increased access to art and culture, making it more inclusive and </w:t>
      </w:r>
      <w:proofErr w:type="gramStart"/>
      <w:r>
        <w:t>global[</w:t>
      </w:r>
      <w:proofErr w:type="gramEnd"/>
      <w:r>
        <w:t>1].</w:t>
      </w:r>
    </w:p>
    <w:p w14:paraId="231D9C12" w14:textId="77777777" w:rsidR="0065604E" w:rsidRDefault="0065604E" w:rsidP="0065604E">
      <w:pPr>
        <w:pStyle w:val="Compact"/>
        <w:numPr>
          <w:ilvl w:val="0"/>
          <w:numId w:val="2"/>
        </w:numPr>
      </w:pPr>
      <w:r>
        <w:rPr>
          <w:b/>
          <w:bCs/>
        </w:rPr>
        <w:t>Collaboration and Networking</w:t>
      </w:r>
      <w:r>
        <w:t xml:space="preserve">: Digital tools facilitate global collaboration and networking among artists, institutions, and </w:t>
      </w:r>
      <w:proofErr w:type="gramStart"/>
      <w:r>
        <w:t>audiences[</w:t>
      </w:r>
      <w:proofErr w:type="gramEnd"/>
      <w:r>
        <w:t>2][3].</w:t>
      </w:r>
    </w:p>
    <w:p w14:paraId="41F9262C" w14:textId="77777777" w:rsidR="0065604E" w:rsidRDefault="0065604E" w:rsidP="0065604E">
      <w:pPr>
        <w:pStyle w:val="Compact"/>
        <w:numPr>
          <w:ilvl w:val="0"/>
          <w:numId w:val="2"/>
        </w:numPr>
      </w:pPr>
      <w:r>
        <w:rPr>
          <w:b/>
          <w:bCs/>
        </w:rPr>
        <w:t>Efficient Processes</w:t>
      </w:r>
      <w:r>
        <w:t xml:space="preserve">: Digital transformation can streamline administrative processes, reducing errors and improving employee </w:t>
      </w:r>
      <w:proofErr w:type="gramStart"/>
      <w:r>
        <w:t>satisfaction[</w:t>
      </w:r>
      <w:proofErr w:type="gramEnd"/>
      <w:r>
        <w:t>2].</w:t>
      </w:r>
    </w:p>
    <w:p w14:paraId="0E3A3257" w14:textId="77777777" w:rsidR="0065604E" w:rsidRDefault="0065604E" w:rsidP="0065604E">
      <w:pPr>
        <w:pStyle w:val="Heading3"/>
      </w:pPr>
      <w:bookmarkStart w:id="7" w:name="strategies-for-success"/>
      <w:bookmarkEnd w:id="6"/>
      <w:r>
        <w:t>Strategies for Success:</w:t>
      </w:r>
    </w:p>
    <w:p w14:paraId="69A9EA9A" w14:textId="77777777" w:rsidR="0065604E" w:rsidRDefault="0065604E" w:rsidP="0065604E">
      <w:pPr>
        <w:pStyle w:val="Compact"/>
        <w:numPr>
          <w:ilvl w:val="0"/>
          <w:numId w:val="3"/>
        </w:numPr>
      </w:pPr>
      <w:r>
        <w:rPr>
          <w:b/>
          <w:bCs/>
        </w:rPr>
        <w:t>Data Interoperability</w:t>
      </w:r>
      <w:r>
        <w:t xml:space="preserve">: Ensuring data interoperability is crucial for seamless end-to-end processes and for addressing copyright and intellectual property </w:t>
      </w:r>
      <w:proofErr w:type="gramStart"/>
      <w:r>
        <w:t>concerns[</w:t>
      </w:r>
      <w:proofErr w:type="gramEnd"/>
      <w:r>
        <w:t>4].</w:t>
      </w:r>
    </w:p>
    <w:p w14:paraId="3699FC39" w14:textId="77777777" w:rsidR="0065604E" w:rsidRDefault="0065604E" w:rsidP="0065604E">
      <w:pPr>
        <w:pStyle w:val="Compact"/>
        <w:numPr>
          <w:ilvl w:val="0"/>
          <w:numId w:val="3"/>
        </w:numPr>
      </w:pPr>
      <w:r>
        <w:rPr>
          <w:b/>
          <w:bCs/>
        </w:rPr>
        <w:t>Digital Literacy</w:t>
      </w:r>
      <w:r>
        <w:t xml:space="preserve">: Developing digital literacy among artists, institutions, and audiences is essential for effective adoption and utilization of digital </w:t>
      </w:r>
      <w:proofErr w:type="gramStart"/>
      <w:r>
        <w:t>technologies[</w:t>
      </w:r>
      <w:proofErr w:type="gramEnd"/>
      <w:r>
        <w:t>2][4].</w:t>
      </w:r>
    </w:p>
    <w:p w14:paraId="4C6DEE39" w14:textId="77777777" w:rsidR="0065604E" w:rsidRDefault="0065604E" w:rsidP="0065604E">
      <w:pPr>
        <w:pStyle w:val="Compact"/>
        <w:numPr>
          <w:ilvl w:val="0"/>
          <w:numId w:val="3"/>
        </w:numPr>
      </w:pPr>
      <w:r>
        <w:rPr>
          <w:b/>
          <w:bCs/>
        </w:rPr>
        <w:t>Collaborative Ecosystems</w:t>
      </w:r>
      <w:r>
        <w:t xml:space="preserve">: Fostering collaborative ecosystems between tech startups and creative sectors can facilitate knowledge exchange and </w:t>
      </w:r>
      <w:proofErr w:type="gramStart"/>
      <w:r>
        <w:t>innovation[</w:t>
      </w:r>
      <w:proofErr w:type="gramEnd"/>
      <w:r>
        <w:t>4].</w:t>
      </w:r>
    </w:p>
    <w:p w14:paraId="3058E08B" w14:textId="77777777" w:rsidR="0065604E" w:rsidRDefault="0065604E" w:rsidP="0065604E">
      <w:pPr>
        <w:pStyle w:val="Compact"/>
        <w:numPr>
          <w:ilvl w:val="0"/>
          <w:numId w:val="3"/>
        </w:numPr>
      </w:pPr>
      <w:r>
        <w:rPr>
          <w:b/>
          <w:bCs/>
        </w:rPr>
        <w:t>Digital Sovereignty</w:t>
      </w:r>
      <w:r>
        <w:t xml:space="preserve">: Establishing digital sovereignty through strategic policies and regulations can ensure the long-term sustainability and accessibility of digital cultural </w:t>
      </w:r>
      <w:proofErr w:type="gramStart"/>
      <w:r>
        <w:t>assets[</w:t>
      </w:r>
      <w:proofErr w:type="gramEnd"/>
      <w:r>
        <w:t>5].</w:t>
      </w:r>
    </w:p>
    <w:p w14:paraId="5CAAF42F" w14:textId="77777777" w:rsidR="0065604E" w:rsidRDefault="0065604E" w:rsidP="0065604E">
      <w:pPr>
        <w:pStyle w:val="FirstParagraph"/>
      </w:pPr>
      <w:r>
        <w:t>Overall, the impact of digital transformation on the cultural and creative industries is complex, presenting both challenges and opportunities. By understanding these dynamics and implementing effective strategies, the industry can harness the potential of digital technologies to enhance cultural expression, accessibility, and collaboration.</w:t>
      </w:r>
    </w:p>
    <w:p w14:paraId="2566980D" w14:textId="77777777" w:rsidR="0065604E" w:rsidRDefault="0065604E" w:rsidP="0065604E">
      <w:pPr>
        <w:pStyle w:val="BodyText"/>
      </w:pPr>
      <w:r>
        <w:t>Citations:</w:t>
      </w:r>
    </w:p>
    <w:p w14:paraId="6BE3F08E" w14:textId="77777777" w:rsidR="0065604E" w:rsidRDefault="0065604E" w:rsidP="0065604E">
      <w:pPr>
        <w:pStyle w:val="BodyText"/>
      </w:pPr>
      <w:r>
        <w:t>[1] Digital transformation in culture and art: Exploring the challenges, opportunities and implications in cultural studies (https://royalliteglobal.com/advanced-humanities/article/view/1236)</w:t>
      </w:r>
    </w:p>
    <w:p w14:paraId="22905C84" w14:textId="77777777" w:rsidR="0065604E" w:rsidRDefault="0065604E" w:rsidP="0065604E">
      <w:pPr>
        <w:pStyle w:val="BodyText"/>
      </w:pPr>
      <w:r>
        <w:t>[2] Digital Culture and Creative Industries https://www.valantic.com/en/industries/creative-industry/</w:t>
      </w:r>
    </w:p>
    <w:p w14:paraId="173A0135" w14:textId="77777777" w:rsidR="0065604E" w:rsidRDefault="0065604E" w:rsidP="0065604E">
      <w:pPr>
        <w:pStyle w:val="BodyText"/>
      </w:pPr>
      <w:r>
        <w:t xml:space="preserve">[3] </w:t>
      </w:r>
      <w:proofErr w:type="spellStart"/>
      <w:r>
        <w:t>hDigital</w:t>
      </w:r>
      <w:proofErr w:type="spellEnd"/>
      <w:r>
        <w:t xml:space="preserve"> Transformation in the Cultural and Creative Industries, Production, Consumption and Entrepreneurship in the Digital and Sharing Economy ttps://www.routledge.com/Digital-Transformation-in-the-Cultural-and-Creative-Industries-Production-Consumption-and-Entrepreneurship-in-the-Digital-and-Sharing-Economy/Massi-Vecco-Lin/p/book/9780367351168</w:t>
      </w:r>
    </w:p>
    <w:p w14:paraId="274D0C26" w14:textId="77777777" w:rsidR="0065604E" w:rsidRDefault="0065604E" w:rsidP="0065604E">
      <w:pPr>
        <w:pStyle w:val="BodyText"/>
      </w:pPr>
      <w:r>
        <w:t>[4] Commission publishes two studies to map the challenges and opportunities for cultural and creative sectors in the digital decade https://digital-strategy.ec.europa.eu/en/news/commission-publishes-two-studies-map-challenges-and-opportunities-cultural-and-creative-sectors</w:t>
      </w:r>
    </w:p>
    <w:p w14:paraId="51D7C2A1" w14:textId="77777777" w:rsidR="0065604E" w:rsidRDefault="0065604E" w:rsidP="0065604E">
      <w:pPr>
        <w:pStyle w:val="BodyText"/>
      </w:pPr>
      <w:r>
        <w:t>[5] DIGITAL TRANSFORMATION. IN THE CULTURAL AND CREATIVE. SECTORS AND INDUSTRIES. https://www.euskadi.eus/contenidos/noticia/keb_argit_23_eraldaketa_digita/es_def/adjuntos/KEB-OVC_2023_Digital-Transformation.-Executive-Summary.pdf</w:t>
      </w:r>
    </w:p>
    <w:p w14:paraId="5D527680" w14:textId="77777777" w:rsidR="0065604E" w:rsidRDefault="0065604E" w:rsidP="0065604E">
      <w:pPr>
        <w:pStyle w:val="Heading3"/>
      </w:pPr>
      <w:bookmarkStart w:id="8" w:name="abstract"/>
      <w:bookmarkEnd w:id="7"/>
      <w:r>
        <w:t>Abstract</w:t>
      </w:r>
    </w:p>
    <w:p w14:paraId="3F98E870" w14:textId="77777777" w:rsidR="0065604E" w:rsidRDefault="0065604E" w:rsidP="0065604E">
      <w:pPr>
        <w:pStyle w:val="Heading4"/>
      </w:pPr>
      <w:bookmarkStart w:id="9" w:name="introduction"/>
      <w:r>
        <w:t>Introduction</w:t>
      </w:r>
    </w:p>
    <w:p w14:paraId="6819E5A7" w14:textId="77777777" w:rsidR="0065604E" w:rsidRDefault="0065604E" w:rsidP="0065604E">
      <w:pPr>
        <w:pStyle w:val="FirstParagraph"/>
      </w:pPr>
      <w:r>
        <w:t>The cultural industry, encompassing arts, entertainment, and heritage sectors, has undergone significant changes due to digital transformation. The infusion of digital technologies such as artificial intelligence (AI), big data, and the Internet of Things (IoT) has reshaped how cultural products are created, distributed, and consumed. This study focuses on evaluating the impact of digital transformation on performance within the cultural industry, identifying associated challenges, and exploring emerging opportunities.</w:t>
      </w:r>
    </w:p>
    <w:p w14:paraId="448C371F" w14:textId="77777777" w:rsidR="0065604E" w:rsidRDefault="0065604E" w:rsidP="0065604E">
      <w:pPr>
        <w:pStyle w:val="Heading4"/>
      </w:pPr>
      <w:bookmarkStart w:id="10" w:name="background"/>
      <w:bookmarkEnd w:id="9"/>
      <w:r>
        <w:t>Background</w:t>
      </w:r>
    </w:p>
    <w:p w14:paraId="522B78FA" w14:textId="77777777" w:rsidR="0065604E" w:rsidRDefault="0065604E" w:rsidP="0065604E">
      <w:pPr>
        <w:pStyle w:val="FirstParagraph"/>
      </w:pPr>
      <w:r>
        <w:t>Digital transformation refers to the integration of digital technology into all areas of a business, fundamentally changing how it operates and delivers value to customers. In the cultural industry, this transformation has led to new forms of artistic expression, expanded audience reach, and innovative business models. Despite these advances, the industry faces significant challenges such as digital divide, intellectual property issues, and the need for new skill sets.</w:t>
      </w:r>
    </w:p>
    <w:p w14:paraId="68CCEB0E" w14:textId="77777777" w:rsidR="0065604E" w:rsidRDefault="0065604E" w:rsidP="0065604E">
      <w:pPr>
        <w:pStyle w:val="Heading4"/>
      </w:pPr>
      <w:bookmarkStart w:id="11" w:name="problem-statement"/>
      <w:bookmarkEnd w:id="10"/>
      <w:r>
        <w:t>Problem Statement</w:t>
      </w:r>
    </w:p>
    <w:p w14:paraId="186268EE" w14:textId="77777777" w:rsidR="0065604E" w:rsidRDefault="0065604E" w:rsidP="0065604E">
      <w:pPr>
        <w:pStyle w:val="FirstParagraph"/>
      </w:pPr>
      <w:r>
        <w:t>While the potential benefits of digital transformation in the cultural industry are substantial, understanding its full impact on performance remains underexplored. This research addresses the problem of assessing how digital technologies affect the efficiency, effectiveness, and overall performance of cultural organizations. The challenge lies in quantifying these impacts and understanding the nuanced ways in which digital transformation influences cultural production and consumption.</w:t>
      </w:r>
    </w:p>
    <w:p w14:paraId="12603B12" w14:textId="77777777" w:rsidR="0065604E" w:rsidRDefault="0065604E" w:rsidP="0065604E">
      <w:pPr>
        <w:pStyle w:val="Heading4"/>
      </w:pPr>
      <w:bookmarkStart w:id="12" w:name="literature-review"/>
      <w:bookmarkEnd w:id="11"/>
      <w:r>
        <w:t>Literature Review</w:t>
      </w:r>
    </w:p>
    <w:p w14:paraId="10C6D565" w14:textId="77777777" w:rsidR="0065604E" w:rsidRDefault="0065604E" w:rsidP="0065604E">
      <w:pPr>
        <w:pStyle w:val="FirstParagraph"/>
      </w:pPr>
      <w:r>
        <w:t>Recent studies have highlighted various dimensions of digital transformation in the cultural sector. For instance, Wyman et al. (2020) discuss the role of digital platforms in expanding cultural accessibility, while Smith (2019) examines the economic impacts of digital distribution channels on traditional cultural venues. However, there is a gap in comprehensive studies that integrate performance metrics with digital transformation outcomes, particularly in the context of the cultural industry.</w:t>
      </w:r>
    </w:p>
    <w:p w14:paraId="36F52B7B" w14:textId="77777777" w:rsidR="0065604E" w:rsidRDefault="0065604E" w:rsidP="0065604E">
      <w:pPr>
        <w:pStyle w:val="Heading4"/>
      </w:pPr>
      <w:bookmarkStart w:id="13" w:name="significance"/>
      <w:bookmarkEnd w:id="12"/>
      <w:r>
        <w:t>Significance</w:t>
      </w:r>
    </w:p>
    <w:p w14:paraId="7691D277" w14:textId="77777777" w:rsidR="0065604E" w:rsidRDefault="0065604E" w:rsidP="0065604E">
      <w:pPr>
        <w:pStyle w:val="FirstParagraph"/>
      </w:pPr>
      <w:r>
        <w:t>Addressing this gap is crucial for policymakers, cultural managers, and stakeholders to make informed decisions that foster sustainable growth in the cultural sector. Understanding the impact of digital transformation on performance can guide strategic investments, enhance cultural policy frameworks, and support the development of adaptive strategies for cultural organizations.</w:t>
      </w:r>
    </w:p>
    <w:p w14:paraId="534415B1" w14:textId="77777777" w:rsidR="0065604E" w:rsidRDefault="0065604E" w:rsidP="0065604E">
      <w:pPr>
        <w:pStyle w:val="Heading4"/>
      </w:pPr>
      <w:bookmarkStart w:id="14" w:name="gap-in-literature"/>
      <w:bookmarkEnd w:id="13"/>
      <w:r>
        <w:t>Gap in Literature</w:t>
      </w:r>
    </w:p>
    <w:p w14:paraId="760107E1" w14:textId="77777777" w:rsidR="0065604E" w:rsidRDefault="0065604E" w:rsidP="0065604E">
      <w:pPr>
        <w:pStyle w:val="FirstParagraph"/>
      </w:pPr>
      <w:r>
        <w:t>Current literature lacks a holistic analysis of the relationship between digital transformation and performance metrics in the cultural industry. Most studies focus on individual aspects such as technology adoption or economic impacts, but few provide an integrated view that includes challenges and opportunities across the sector.</w:t>
      </w:r>
    </w:p>
    <w:p w14:paraId="2098481D" w14:textId="77777777" w:rsidR="0065604E" w:rsidRDefault="0065604E" w:rsidP="0065604E">
      <w:pPr>
        <w:pStyle w:val="Heading4"/>
      </w:pPr>
      <w:bookmarkStart w:id="15" w:name="methodology-preview"/>
      <w:bookmarkEnd w:id="14"/>
      <w:r>
        <w:t>Methodology Preview</w:t>
      </w:r>
    </w:p>
    <w:p w14:paraId="0D13404D" w14:textId="77777777" w:rsidR="0065604E" w:rsidRDefault="0065604E" w:rsidP="0065604E">
      <w:pPr>
        <w:pStyle w:val="FirstParagraph"/>
      </w:pPr>
      <w:r>
        <w:t>This research employs a mixed-method approach, combining quantitative analysis of performance data from cultural organizations with qualitative case studies and expert interviews. Data will be sourced from industry reports, financial records, and surveys to provide a comprehensive overview.</w:t>
      </w:r>
    </w:p>
    <w:p w14:paraId="3696938E" w14:textId="77777777" w:rsidR="0065604E" w:rsidRDefault="0065604E" w:rsidP="0065604E">
      <w:pPr>
        <w:pStyle w:val="Heading4"/>
      </w:pPr>
      <w:bookmarkStart w:id="16" w:name="outline-of-contribution"/>
      <w:bookmarkEnd w:id="15"/>
      <w:r>
        <w:t>Outline of Contribution</w:t>
      </w:r>
    </w:p>
    <w:p w14:paraId="49A7704C" w14:textId="77777777" w:rsidR="0065604E" w:rsidRDefault="0065604E" w:rsidP="0065604E">
      <w:pPr>
        <w:pStyle w:val="FirstParagraph"/>
      </w:pPr>
      <w:r>
        <w:t>The paper aims to contribute to the field by providing a detailed analysis of how digital transformation affects performance in the cultural industry. It will offer insights into the specific challenges faced by cultural organizations and highlight opportunities for leveraging digital technologies. The findings will inform policy recommendations and strategic planning for enhancing the sustainability and resilience of the cultural sector in the digital age.</w:t>
      </w:r>
    </w:p>
    <w:p w14:paraId="378BF8EA" w14:textId="77777777" w:rsidR="0065604E" w:rsidRDefault="0065604E" w:rsidP="0065604E">
      <w:pPr>
        <w:pStyle w:val="BodyText"/>
      </w:pPr>
    </w:p>
    <w:p w14:paraId="0FD8F2AA" w14:textId="77777777" w:rsidR="0065604E" w:rsidRDefault="0065604E" w:rsidP="0065604E">
      <w:pPr>
        <w:pStyle w:val="Heading1"/>
      </w:pPr>
      <w:r>
        <w:t>Bibliography</w:t>
      </w:r>
    </w:p>
    <w:p w14:paraId="10E22C71" w14:textId="77777777" w:rsidR="0065604E" w:rsidRPr="007C457C" w:rsidRDefault="0065604E" w:rsidP="0065604E">
      <w:pPr>
        <w:widowControl w:val="0"/>
        <w:autoSpaceDE w:val="0"/>
        <w:autoSpaceDN w:val="0"/>
        <w:adjustRightInd w:val="0"/>
        <w:spacing w:before="180" w:after="180"/>
        <w:ind w:left="640" w:hanging="640"/>
        <w:rPr>
          <w:rFonts w:ascii="Aptos" w:hAnsi="Aptos"/>
          <w:noProof/>
        </w:rPr>
      </w:pPr>
      <w:r>
        <w:fldChar w:fldCharType="begin" w:fldLock="1"/>
      </w:r>
      <w:r>
        <w:instrText xml:space="preserve">ADDIN Mendeley Bibliography CSL_BIBLIOGRAPHY </w:instrText>
      </w:r>
      <w:r>
        <w:fldChar w:fldCharType="separate"/>
      </w:r>
      <w:r w:rsidRPr="007C457C">
        <w:rPr>
          <w:rFonts w:ascii="Aptos" w:hAnsi="Aptos"/>
          <w:noProof/>
        </w:rPr>
        <w:t>[1]</w:t>
      </w:r>
      <w:r w:rsidRPr="007C457C">
        <w:rPr>
          <w:rFonts w:ascii="Aptos" w:hAnsi="Aptos"/>
          <w:noProof/>
        </w:rPr>
        <w:tab/>
        <w:t>“Culture | UNESCO.” Accessed: Jun. 19, 2024. [Online]. Available: https://www.unesco.org/en/culture</w:t>
      </w:r>
    </w:p>
    <w:p w14:paraId="4FCFA5DE" w14:textId="77777777" w:rsidR="0065604E" w:rsidRPr="007C457C" w:rsidRDefault="0065604E" w:rsidP="0065604E">
      <w:pPr>
        <w:widowControl w:val="0"/>
        <w:autoSpaceDE w:val="0"/>
        <w:autoSpaceDN w:val="0"/>
        <w:adjustRightInd w:val="0"/>
        <w:spacing w:before="180" w:after="180"/>
        <w:ind w:left="640" w:hanging="640"/>
        <w:rPr>
          <w:rFonts w:ascii="Aptos" w:hAnsi="Aptos"/>
          <w:noProof/>
        </w:rPr>
      </w:pPr>
      <w:r w:rsidRPr="007C457C">
        <w:rPr>
          <w:rFonts w:ascii="Aptos" w:hAnsi="Aptos"/>
          <w:noProof/>
        </w:rPr>
        <w:t>[2]</w:t>
      </w:r>
      <w:r w:rsidRPr="007C457C">
        <w:rPr>
          <w:rFonts w:ascii="Aptos" w:hAnsi="Aptos"/>
          <w:noProof/>
        </w:rPr>
        <w:tab/>
        <w:t>P. O. of the E. Union, “CELEX1, Green Paper - Unlocking the potential of cultural and creative industries, /* COM/2010/0183 final */,” Apr. 2010, Accessed: Jun. 19, 2024. [Online]. Available: https://op.europa.eu/en/publication-detail/-/publication/1cb6f484-074b-4913-87b3-344ccf020eef/language-en</w:t>
      </w:r>
    </w:p>
    <w:p w14:paraId="6C1B260A" w14:textId="77777777" w:rsidR="0065604E" w:rsidRPr="007C457C" w:rsidRDefault="0065604E" w:rsidP="0065604E">
      <w:pPr>
        <w:widowControl w:val="0"/>
        <w:autoSpaceDE w:val="0"/>
        <w:autoSpaceDN w:val="0"/>
        <w:adjustRightInd w:val="0"/>
        <w:spacing w:before="180" w:after="180"/>
        <w:ind w:left="640" w:hanging="640"/>
        <w:rPr>
          <w:rFonts w:ascii="Aptos" w:hAnsi="Aptos"/>
          <w:noProof/>
        </w:rPr>
      </w:pPr>
      <w:r w:rsidRPr="007C457C">
        <w:rPr>
          <w:rFonts w:ascii="Aptos" w:hAnsi="Aptos"/>
          <w:noProof/>
        </w:rPr>
        <w:t>[3]</w:t>
      </w:r>
      <w:r w:rsidRPr="007C457C">
        <w:rPr>
          <w:rFonts w:ascii="Aptos" w:hAnsi="Aptos"/>
          <w:noProof/>
        </w:rPr>
        <w:tab/>
        <w:t xml:space="preserve">D. Hesmondhalgh and A. C. Pratt, “Cultural industries and cultural policy,” </w:t>
      </w:r>
      <w:r w:rsidRPr="007C457C">
        <w:rPr>
          <w:rFonts w:ascii="Aptos" w:hAnsi="Aptos"/>
          <w:i/>
          <w:iCs/>
          <w:noProof/>
        </w:rPr>
        <w:t>Int. J. Cult. Policy</w:t>
      </w:r>
      <w:r w:rsidRPr="007C457C">
        <w:rPr>
          <w:rFonts w:ascii="Aptos" w:hAnsi="Aptos"/>
          <w:noProof/>
        </w:rPr>
        <w:t>, vol. 11, no. 1, pp. 1–13, Mar. 2005, doi: 10.1080/10286630500067598.</w:t>
      </w:r>
    </w:p>
    <w:p w14:paraId="688F3927" w14:textId="77777777" w:rsidR="0065604E" w:rsidRPr="007C457C" w:rsidRDefault="0065604E" w:rsidP="0065604E">
      <w:pPr>
        <w:widowControl w:val="0"/>
        <w:autoSpaceDE w:val="0"/>
        <w:autoSpaceDN w:val="0"/>
        <w:adjustRightInd w:val="0"/>
        <w:spacing w:before="180" w:after="180"/>
        <w:ind w:left="640" w:hanging="640"/>
        <w:rPr>
          <w:rFonts w:ascii="Aptos" w:hAnsi="Aptos"/>
          <w:noProof/>
        </w:rPr>
      </w:pPr>
      <w:r w:rsidRPr="007C457C">
        <w:rPr>
          <w:rFonts w:ascii="Aptos" w:hAnsi="Aptos"/>
          <w:noProof/>
        </w:rPr>
        <w:t>[4]</w:t>
      </w:r>
      <w:r w:rsidRPr="007C457C">
        <w:rPr>
          <w:rFonts w:ascii="Aptos" w:hAnsi="Aptos"/>
          <w:noProof/>
        </w:rPr>
        <w:tab/>
        <w:t>“Digital transformation 1,” Shamiya Mirzagayeva,  Heydar Aslanov. Accessed: Jun. 19, 2024. [Online]. Available: https://web.archive.org/web/20221112173332/https://metafizikajurnali.az/storage/images/site/files/Metafizika-20/Metafizika.Vol.5,No.4,Serial.20,pp.10-21.pdf</w:t>
      </w:r>
    </w:p>
    <w:p w14:paraId="5990802F" w14:textId="77777777" w:rsidR="0065604E" w:rsidRPr="007C457C" w:rsidRDefault="0065604E" w:rsidP="0065604E">
      <w:pPr>
        <w:widowControl w:val="0"/>
        <w:autoSpaceDE w:val="0"/>
        <w:autoSpaceDN w:val="0"/>
        <w:adjustRightInd w:val="0"/>
        <w:spacing w:before="180" w:after="180"/>
        <w:ind w:left="640" w:hanging="640"/>
        <w:rPr>
          <w:rFonts w:ascii="Aptos" w:hAnsi="Aptos"/>
          <w:noProof/>
        </w:rPr>
      </w:pPr>
      <w:r w:rsidRPr="007C457C">
        <w:rPr>
          <w:rFonts w:ascii="Aptos" w:hAnsi="Aptos"/>
          <w:noProof/>
        </w:rPr>
        <w:t>[5]</w:t>
      </w:r>
      <w:r w:rsidRPr="007C457C">
        <w:rPr>
          <w:rFonts w:ascii="Aptos" w:hAnsi="Aptos"/>
          <w:noProof/>
        </w:rPr>
        <w:tab/>
        <w:t xml:space="preserve">G. Vial, “Understanding digital transformation: A review and a research agenda,” </w:t>
      </w:r>
      <w:r w:rsidRPr="007C457C">
        <w:rPr>
          <w:rFonts w:ascii="Aptos" w:hAnsi="Aptos"/>
          <w:i/>
          <w:iCs/>
          <w:noProof/>
        </w:rPr>
        <w:t>J. Strateg. Inf. Syst.</w:t>
      </w:r>
      <w:r w:rsidRPr="007C457C">
        <w:rPr>
          <w:rFonts w:ascii="Aptos" w:hAnsi="Aptos"/>
          <w:noProof/>
        </w:rPr>
        <w:t>, vol. 28, no. 2, pp. 118–144, Jun. 2019, doi: 10.1016/J.JSIS.2019.01.003.</w:t>
      </w:r>
    </w:p>
    <w:p w14:paraId="17925DF3" w14:textId="77777777" w:rsidR="0065604E" w:rsidRPr="007C457C" w:rsidRDefault="0065604E" w:rsidP="0065604E">
      <w:pPr>
        <w:widowControl w:val="0"/>
        <w:autoSpaceDE w:val="0"/>
        <w:autoSpaceDN w:val="0"/>
        <w:adjustRightInd w:val="0"/>
        <w:spacing w:before="180" w:after="180"/>
        <w:ind w:left="640" w:hanging="640"/>
        <w:rPr>
          <w:rFonts w:ascii="Aptos" w:hAnsi="Aptos"/>
          <w:noProof/>
        </w:rPr>
      </w:pPr>
      <w:r w:rsidRPr="007C457C">
        <w:rPr>
          <w:rFonts w:ascii="Aptos" w:hAnsi="Aptos"/>
          <w:noProof/>
        </w:rPr>
        <w:t>[6]</w:t>
      </w:r>
      <w:r w:rsidRPr="007C457C">
        <w:rPr>
          <w:rFonts w:ascii="Aptos" w:hAnsi="Aptos"/>
          <w:noProof/>
        </w:rPr>
        <w:tab/>
        <w:t xml:space="preserve">K. S. R. Warner and M. Wäger, “Building dynamic capabilities for digital transformation: An ongoing process of strategic renewal,” </w:t>
      </w:r>
      <w:r w:rsidRPr="007C457C">
        <w:rPr>
          <w:rFonts w:ascii="Aptos" w:hAnsi="Aptos"/>
          <w:i/>
          <w:iCs/>
          <w:noProof/>
        </w:rPr>
        <w:t>Long Range Plann.</w:t>
      </w:r>
      <w:r w:rsidRPr="007C457C">
        <w:rPr>
          <w:rFonts w:ascii="Aptos" w:hAnsi="Aptos"/>
          <w:noProof/>
        </w:rPr>
        <w:t>, vol. 52, no. 3, pp. 326–349, Jun. 2019, doi: 10.1016/J.LRP.2018.12.001.</w:t>
      </w:r>
    </w:p>
    <w:p w14:paraId="652AE2B4" w14:textId="77777777" w:rsidR="0065604E" w:rsidRPr="007C457C" w:rsidRDefault="0065604E" w:rsidP="0065604E">
      <w:pPr>
        <w:widowControl w:val="0"/>
        <w:autoSpaceDE w:val="0"/>
        <w:autoSpaceDN w:val="0"/>
        <w:adjustRightInd w:val="0"/>
        <w:spacing w:before="180" w:after="180"/>
        <w:ind w:left="640" w:hanging="640"/>
        <w:rPr>
          <w:rFonts w:ascii="Aptos" w:hAnsi="Aptos"/>
          <w:noProof/>
        </w:rPr>
      </w:pPr>
      <w:r w:rsidRPr="007C457C">
        <w:rPr>
          <w:rFonts w:ascii="Aptos" w:hAnsi="Aptos"/>
          <w:noProof/>
        </w:rPr>
        <w:t>[7]</w:t>
      </w:r>
      <w:r w:rsidRPr="007C457C">
        <w:rPr>
          <w:rFonts w:ascii="Aptos" w:hAnsi="Aptos"/>
          <w:noProof/>
        </w:rPr>
        <w:tab/>
        <w:t>M. Dehnert, “Sustaining the current or pursuing the new: incumbent digital transformation strategies in the financial service industry A configurational perspective on firm performance”, doi: 10.1007/s40685-020-00136-8.</w:t>
      </w:r>
    </w:p>
    <w:p w14:paraId="394812C5" w14:textId="77777777" w:rsidR="0065604E" w:rsidRPr="007C457C" w:rsidRDefault="0065604E" w:rsidP="0065604E">
      <w:pPr>
        <w:widowControl w:val="0"/>
        <w:autoSpaceDE w:val="0"/>
        <w:autoSpaceDN w:val="0"/>
        <w:adjustRightInd w:val="0"/>
        <w:spacing w:before="180" w:after="180"/>
        <w:ind w:left="640" w:hanging="640"/>
        <w:rPr>
          <w:rFonts w:ascii="Aptos" w:hAnsi="Aptos"/>
          <w:noProof/>
        </w:rPr>
      </w:pPr>
      <w:r w:rsidRPr="007C457C">
        <w:rPr>
          <w:rFonts w:ascii="Aptos" w:hAnsi="Aptos"/>
          <w:noProof/>
        </w:rPr>
        <w:t>[8]</w:t>
      </w:r>
      <w:r w:rsidRPr="007C457C">
        <w:rPr>
          <w:rFonts w:ascii="Aptos" w:hAnsi="Aptos"/>
          <w:noProof/>
        </w:rPr>
        <w:tab/>
        <w:t xml:space="preserve">I. D. Affonso </w:t>
      </w:r>
      <w:r w:rsidRPr="007C457C">
        <w:rPr>
          <w:rFonts w:ascii="Aptos" w:hAnsi="Aptos"/>
          <w:i/>
          <w:iCs/>
          <w:noProof/>
        </w:rPr>
        <w:t>et al.</w:t>
      </w:r>
      <w:r w:rsidRPr="007C457C">
        <w:rPr>
          <w:rFonts w:ascii="Aptos" w:hAnsi="Aptos"/>
          <w:noProof/>
        </w:rPr>
        <w:t xml:space="preserve">, “Digital Transformation as a Tool for FPSO Project Acceleration,” </w:t>
      </w:r>
      <w:r w:rsidRPr="007C457C">
        <w:rPr>
          <w:rFonts w:ascii="Aptos" w:hAnsi="Aptos"/>
          <w:i/>
          <w:iCs/>
          <w:noProof/>
        </w:rPr>
        <w:t>Proc. Annu. Offshore Technol. Conf.</w:t>
      </w:r>
      <w:r w:rsidRPr="007C457C">
        <w:rPr>
          <w:rFonts w:ascii="Aptos" w:hAnsi="Aptos"/>
          <w:noProof/>
        </w:rPr>
        <w:t>, vol. 2020-May, May 2020, doi: 10.4043/30480-MS.</w:t>
      </w:r>
    </w:p>
    <w:p w14:paraId="1D04E151" w14:textId="77777777" w:rsidR="0065604E" w:rsidRPr="007C457C" w:rsidRDefault="0065604E" w:rsidP="0065604E">
      <w:pPr>
        <w:widowControl w:val="0"/>
        <w:autoSpaceDE w:val="0"/>
        <w:autoSpaceDN w:val="0"/>
        <w:adjustRightInd w:val="0"/>
        <w:spacing w:before="180" w:after="180"/>
        <w:ind w:left="640" w:hanging="640"/>
        <w:rPr>
          <w:rFonts w:ascii="Aptos" w:hAnsi="Aptos"/>
          <w:noProof/>
        </w:rPr>
      </w:pPr>
      <w:r w:rsidRPr="007C457C">
        <w:rPr>
          <w:rFonts w:ascii="Aptos" w:hAnsi="Aptos"/>
          <w:noProof/>
        </w:rPr>
        <w:t>[9]</w:t>
      </w:r>
      <w:r w:rsidRPr="007C457C">
        <w:rPr>
          <w:rFonts w:ascii="Aptos" w:hAnsi="Aptos"/>
          <w:noProof/>
        </w:rPr>
        <w:tab/>
        <w:t xml:space="preserve">C. Llopis-Albert, F. Rubio, and F. Valero, “Impact of digital transformation on the automotive industry,” </w:t>
      </w:r>
      <w:r w:rsidRPr="007C457C">
        <w:rPr>
          <w:rFonts w:ascii="Aptos" w:hAnsi="Aptos"/>
          <w:i/>
          <w:iCs/>
          <w:noProof/>
        </w:rPr>
        <w:t>Technol. Forecast. Soc. Change</w:t>
      </w:r>
      <w:r w:rsidRPr="007C457C">
        <w:rPr>
          <w:rFonts w:ascii="Aptos" w:hAnsi="Aptos"/>
          <w:noProof/>
        </w:rPr>
        <w:t>, vol. 162, p. 120343, Jan. 2021, doi: 10.1016/J.TECHFORE.2020.120343.</w:t>
      </w:r>
    </w:p>
    <w:p w14:paraId="5F449A6B" w14:textId="77777777" w:rsidR="0065604E" w:rsidRPr="007C457C" w:rsidRDefault="0065604E" w:rsidP="0065604E">
      <w:pPr>
        <w:widowControl w:val="0"/>
        <w:autoSpaceDE w:val="0"/>
        <w:autoSpaceDN w:val="0"/>
        <w:adjustRightInd w:val="0"/>
        <w:spacing w:before="180" w:after="180"/>
        <w:ind w:left="640" w:hanging="640"/>
        <w:rPr>
          <w:rFonts w:ascii="Aptos" w:hAnsi="Aptos"/>
          <w:noProof/>
        </w:rPr>
      </w:pPr>
      <w:r w:rsidRPr="007C457C">
        <w:rPr>
          <w:rFonts w:ascii="Aptos" w:hAnsi="Aptos"/>
          <w:noProof/>
        </w:rPr>
        <w:t>[10]</w:t>
      </w:r>
      <w:r w:rsidRPr="007C457C">
        <w:rPr>
          <w:rFonts w:ascii="Aptos" w:hAnsi="Aptos"/>
          <w:noProof/>
        </w:rPr>
        <w:tab/>
        <w:t xml:space="preserve">A. Naimi-Sadigh, T. Asgari, and M. Rabiei, “Digital Transformation in the Value Chain Disruption of Banking Services,” </w:t>
      </w:r>
      <w:r w:rsidRPr="007C457C">
        <w:rPr>
          <w:rFonts w:ascii="Aptos" w:hAnsi="Aptos"/>
          <w:i/>
          <w:iCs/>
          <w:noProof/>
        </w:rPr>
        <w:t>J. Knowl. Econ.</w:t>
      </w:r>
      <w:r w:rsidRPr="007C457C">
        <w:rPr>
          <w:rFonts w:ascii="Aptos" w:hAnsi="Aptos"/>
          <w:noProof/>
        </w:rPr>
        <w:t>, vol. 13, no. 2, pp. 1212–1242, Jun. 2022, doi: 10.1007/S13132-021-00759-0.</w:t>
      </w:r>
    </w:p>
    <w:p w14:paraId="65E4EB56" w14:textId="77777777" w:rsidR="0065604E" w:rsidRPr="007C457C" w:rsidRDefault="0065604E" w:rsidP="0065604E">
      <w:pPr>
        <w:widowControl w:val="0"/>
        <w:autoSpaceDE w:val="0"/>
        <w:autoSpaceDN w:val="0"/>
        <w:adjustRightInd w:val="0"/>
        <w:spacing w:before="180" w:after="180"/>
        <w:ind w:left="640" w:hanging="640"/>
        <w:rPr>
          <w:rFonts w:ascii="Aptos" w:hAnsi="Aptos"/>
          <w:noProof/>
        </w:rPr>
      </w:pPr>
      <w:r w:rsidRPr="007C457C">
        <w:rPr>
          <w:rFonts w:ascii="Aptos" w:hAnsi="Aptos"/>
          <w:noProof/>
        </w:rPr>
        <w:t>[11]</w:t>
      </w:r>
      <w:r w:rsidRPr="007C457C">
        <w:rPr>
          <w:rFonts w:ascii="Aptos" w:hAnsi="Aptos"/>
          <w:noProof/>
        </w:rPr>
        <w:tab/>
        <w:t xml:space="preserve">S. Manjula, P. Balaji, and N. Deepa, “) Sazelin Arif, Universiti Teknikal Malaysia Melaka (UTeM), Malaysia. (3) Arjun Prasad Khanal,” </w:t>
      </w:r>
      <w:r w:rsidRPr="007C457C">
        <w:rPr>
          <w:rFonts w:ascii="Aptos" w:hAnsi="Aptos"/>
          <w:i/>
          <w:iCs/>
          <w:noProof/>
        </w:rPr>
        <w:t>Nepal. Rev. Artic. Manjula al</w:t>
      </w:r>
      <w:r w:rsidRPr="007C457C">
        <w:rPr>
          <w:rFonts w:ascii="Aptos" w:hAnsi="Aptos"/>
          <w:noProof/>
        </w:rPr>
        <w:t>, no. 1, pp. 88–101, 2021, doi: 10.9734/AJAEES/2021/v39i1130729.</w:t>
      </w:r>
    </w:p>
    <w:p w14:paraId="1A2534BC" w14:textId="77777777" w:rsidR="0065604E" w:rsidRPr="007C457C" w:rsidRDefault="0065604E" w:rsidP="0065604E">
      <w:pPr>
        <w:widowControl w:val="0"/>
        <w:autoSpaceDE w:val="0"/>
        <w:autoSpaceDN w:val="0"/>
        <w:adjustRightInd w:val="0"/>
        <w:spacing w:before="180" w:after="180"/>
        <w:ind w:left="640" w:hanging="640"/>
        <w:rPr>
          <w:rFonts w:ascii="Aptos" w:hAnsi="Aptos"/>
          <w:noProof/>
        </w:rPr>
      </w:pPr>
      <w:r w:rsidRPr="007C457C">
        <w:rPr>
          <w:rFonts w:ascii="Aptos" w:hAnsi="Aptos"/>
          <w:noProof/>
        </w:rPr>
        <w:t>[12]</w:t>
      </w:r>
      <w:r w:rsidRPr="007C457C">
        <w:rPr>
          <w:rFonts w:ascii="Aptos" w:hAnsi="Aptos"/>
          <w:noProof/>
        </w:rPr>
        <w:tab/>
        <w:t>F. Imran, K. Shahzad, A. Butt, and J. Kantola, “Journal of Change Management Reframing Leadership and Organizational Practice Digital Transformation of Industrial Organizations: Toward an Integrated Framework,” 2021, doi: 10.1080/14697017.2021.1929406.</w:t>
      </w:r>
    </w:p>
    <w:p w14:paraId="2064D8C1" w14:textId="77777777" w:rsidR="0065604E" w:rsidRPr="007C457C" w:rsidRDefault="0065604E" w:rsidP="0065604E">
      <w:pPr>
        <w:widowControl w:val="0"/>
        <w:autoSpaceDE w:val="0"/>
        <w:autoSpaceDN w:val="0"/>
        <w:adjustRightInd w:val="0"/>
        <w:spacing w:before="180" w:after="180"/>
        <w:ind w:left="640" w:hanging="640"/>
        <w:rPr>
          <w:rFonts w:ascii="Aptos" w:hAnsi="Aptos"/>
          <w:noProof/>
        </w:rPr>
      </w:pPr>
      <w:r w:rsidRPr="007C457C">
        <w:rPr>
          <w:rFonts w:ascii="Aptos" w:hAnsi="Aptos"/>
          <w:noProof/>
        </w:rPr>
        <w:t>[13]</w:t>
      </w:r>
      <w:r w:rsidRPr="007C457C">
        <w:rPr>
          <w:rFonts w:ascii="Aptos" w:hAnsi="Aptos"/>
          <w:noProof/>
        </w:rPr>
        <w:tab/>
        <w:t xml:space="preserve">A. Kumar, R. Agrawal, V. A. Wankhede, M. Sharma, and E. Mulat-weldemeskel, “A framework for assessing social acceptability of industry 4.0 technologies for the development of digital manufacturing,” </w:t>
      </w:r>
      <w:r w:rsidRPr="007C457C">
        <w:rPr>
          <w:rFonts w:ascii="Aptos" w:hAnsi="Aptos"/>
          <w:i/>
          <w:iCs/>
          <w:noProof/>
        </w:rPr>
        <w:t>Technol. Forecast. Soc. Change</w:t>
      </w:r>
      <w:r w:rsidRPr="007C457C">
        <w:rPr>
          <w:rFonts w:ascii="Aptos" w:hAnsi="Aptos"/>
          <w:noProof/>
        </w:rPr>
        <w:t>, vol. 174, p. 121217, Jan. 2022, doi: 10.1016/J.TECHFORE.2021.121217.</w:t>
      </w:r>
    </w:p>
    <w:p w14:paraId="57DC3064" w14:textId="77777777" w:rsidR="0065604E" w:rsidRPr="001311F6" w:rsidRDefault="0065604E" w:rsidP="0065604E">
      <w:pPr>
        <w:pStyle w:val="BodyText"/>
      </w:pPr>
      <w:r>
        <w:fldChar w:fldCharType="end"/>
      </w:r>
      <w:bookmarkEnd w:id="1"/>
      <w:bookmarkEnd w:id="2"/>
      <w:bookmarkEnd w:id="8"/>
      <w:bookmarkEnd w:id="16"/>
    </w:p>
    <w:p w14:paraId="49727A75" w14:textId="77777777" w:rsidR="00F454DE" w:rsidRDefault="00F454DE"/>
    <w:sectPr w:rsidR="00F454DE" w:rsidSect="0065604E">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99411"/>
    <w:multiLevelType w:val="multilevel"/>
    <w:tmpl w:val="8F66D06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num w:numId="1" w16cid:durableId="127193237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505286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2231159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604E"/>
    <w:rsid w:val="001B027B"/>
    <w:rsid w:val="0065604E"/>
    <w:rsid w:val="00C95029"/>
    <w:rsid w:val="00F454D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3AE296"/>
  <w15:chartTrackingRefBased/>
  <w15:docId w15:val="{71CEBB66-5B61-4007-A39C-CA0F5BF74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604E"/>
    <w:pPr>
      <w:spacing w:after="0" w:line="240" w:lineRule="auto"/>
    </w:pPr>
    <w:rPr>
      <w:rFonts w:eastAsiaTheme="minorEastAsia" w:cs="Times New Roman"/>
      <w:kern w:val="0"/>
      <w14:ligatures w14:val="none"/>
    </w:rPr>
  </w:style>
  <w:style w:type="paragraph" w:styleId="Heading1">
    <w:name w:val="heading 1"/>
    <w:basedOn w:val="Normal"/>
    <w:next w:val="Normal"/>
    <w:link w:val="Heading1Char"/>
    <w:uiPriority w:val="9"/>
    <w:qFormat/>
    <w:rsid w:val="0065604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65604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65604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5604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5604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5604E"/>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5604E"/>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5604E"/>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5604E"/>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604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65604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5604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5604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5604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5604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5604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5604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5604E"/>
    <w:rPr>
      <w:rFonts w:eastAsiaTheme="majorEastAsia" w:cstheme="majorBidi"/>
      <w:color w:val="272727" w:themeColor="text1" w:themeTint="D8"/>
    </w:rPr>
  </w:style>
  <w:style w:type="paragraph" w:styleId="Title">
    <w:name w:val="Title"/>
    <w:basedOn w:val="Normal"/>
    <w:next w:val="Normal"/>
    <w:link w:val="TitleChar"/>
    <w:uiPriority w:val="10"/>
    <w:qFormat/>
    <w:rsid w:val="0065604E"/>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5604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5604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5604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5604E"/>
    <w:pPr>
      <w:spacing w:before="160"/>
      <w:jc w:val="center"/>
    </w:pPr>
    <w:rPr>
      <w:i/>
      <w:iCs/>
      <w:color w:val="404040" w:themeColor="text1" w:themeTint="BF"/>
    </w:rPr>
  </w:style>
  <w:style w:type="character" w:customStyle="1" w:styleId="QuoteChar">
    <w:name w:val="Quote Char"/>
    <w:basedOn w:val="DefaultParagraphFont"/>
    <w:link w:val="Quote"/>
    <w:uiPriority w:val="29"/>
    <w:rsid w:val="0065604E"/>
    <w:rPr>
      <w:i/>
      <w:iCs/>
      <w:color w:val="404040" w:themeColor="text1" w:themeTint="BF"/>
    </w:rPr>
  </w:style>
  <w:style w:type="paragraph" w:styleId="ListParagraph">
    <w:name w:val="List Paragraph"/>
    <w:basedOn w:val="Normal"/>
    <w:uiPriority w:val="34"/>
    <w:qFormat/>
    <w:rsid w:val="0065604E"/>
    <w:pPr>
      <w:ind w:left="720"/>
      <w:contextualSpacing/>
    </w:pPr>
  </w:style>
  <w:style w:type="character" w:styleId="IntenseEmphasis">
    <w:name w:val="Intense Emphasis"/>
    <w:basedOn w:val="DefaultParagraphFont"/>
    <w:uiPriority w:val="21"/>
    <w:qFormat/>
    <w:rsid w:val="0065604E"/>
    <w:rPr>
      <w:i/>
      <w:iCs/>
      <w:color w:val="0F4761" w:themeColor="accent1" w:themeShade="BF"/>
    </w:rPr>
  </w:style>
  <w:style w:type="paragraph" w:styleId="IntenseQuote">
    <w:name w:val="Intense Quote"/>
    <w:basedOn w:val="Normal"/>
    <w:next w:val="Normal"/>
    <w:link w:val="IntenseQuoteChar"/>
    <w:uiPriority w:val="30"/>
    <w:qFormat/>
    <w:rsid w:val="0065604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5604E"/>
    <w:rPr>
      <w:i/>
      <w:iCs/>
      <w:color w:val="0F4761" w:themeColor="accent1" w:themeShade="BF"/>
    </w:rPr>
  </w:style>
  <w:style w:type="character" w:styleId="IntenseReference">
    <w:name w:val="Intense Reference"/>
    <w:basedOn w:val="DefaultParagraphFont"/>
    <w:uiPriority w:val="32"/>
    <w:qFormat/>
    <w:rsid w:val="0065604E"/>
    <w:rPr>
      <w:b/>
      <w:bCs/>
      <w:smallCaps/>
      <w:color w:val="0F4761" w:themeColor="accent1" w:themeShade="BF"/>
      <w:spacing w:val="5"/>
    </w:rPr>
  </w:style>
  <w:style w:type="paragraph" w:styleId="BodyText">
    <w:name w:val="Body Text"/>
    <w:basedOn w:val="Normal"/>
    <w:link w:val="BodyTextChar"/>
    <w:rsid w:val="0065604E"/>
    <w:pPr>
      <w:spacing w:before="180" w:after="180"/>
    </w:pPr>
  </w:style>
  <w:style w:type="character" w:customStyle="1" w:styleId="BodyTextChar">
    <w:name w:val="Body Text Char"/>
    <w:basedOn w:val="DefaultParagraphFont"/>
    <w:link w:val="BodyText"/>
    <w:rsid w:val="0065604E"/>
    <w:rPr>
      <w:rFonts w:eastAsiaTheme="minorEastAsia" w:cs="Times New Roman"/>
      <w:kern w:val="0"/>
      <w14:ligatures w14:val="none"/>
    </w:rPr>
  </w:style>
  <w:style w:type="paragraph" w:customStyle="1" w:styleId="FirstParagraph">
    <w:name w:val="First Paragraph"/>
    <w:basedOn w:val="BodyText"/>
    <w:next w:val="BodyText"/>
    <w:rsid w:val="0065604E"/>
  </w:style>
  <w:style w:type="paragraph" w:customStyle="1" w:styleId="Compact">
    <w:name w:val="Compact"/>
    <w:basedOn w:val="BodyText"/>
    <w:rsid w:val="0065604E"/>
    <w:pPr>
      <w:spacing w:before="36" w:after="36"/>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2</TotalTime>
  <Pages>7</Pages>
  <Words>6304</Words>
  <Characters>35935</Characters>
  <Application>Microsoft Office Word</Application>
  <DocSecurity>0</DocSecurity>
  <Lines>299</Lines>
  <Paragraphs>84</Paragraphs>
  <ScaleCrop>false</ScaleCrop>
  <Company/>
  <LinksUpToDate>false</LinksUpToDate>
  <CharactersWithSpaces>421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13</dc:creator>
  <cp:keywords/>
  <dc:description/>
  <cp:lastModifiedBy>313</cp:lastModifiedBy>
  <cp:revision>1</cp:revision>
  <dcterms:created xsi:type="dcterms:W3CDTF">2024-06-18T23:06:00Z</dcterms:created>
  <dcterms:modified xsi:type="dcterms:W3CDTF">2024-06-18T23:08:00Z</dcterms:modified>
</cp:coreProperties>
</file>